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77777777" w:rsidR="006C3C33" w:rsidRDefault="006C3C33">
      <w:pPr>
        <w:pStyle w:val="Titelblatt"/>
      </w:pPr>
    </w:p>
    <w:p w14:paraId="0A37501D" w14:textId="77777777" w:rsidR="006C3C33" w:rsidRDefault="006C3C33">
      <w:pPr>
        <w:pStyle w:val="Titelblatt"/>
      </w:pPr>
    </w:p>
    <w:p w14:paraId="5DAB6C7B" w14:textId="77777777" w:rsidR="006C3C33" w:rsidRDefault="006C3C33">
      <w:pPr>
        <w:pStyle w:val="Titelblatt"/>
      </w:pPr>
    </w:p>
    <w:p w14:paraId="02EB378F" w14:textId="77777777" w:rsidR="006C3C33" w:rsidRDefault="006C3C33">
      <w:pPr>
        <w:pStyle w:val="Titelblatt"/>
      </w:pPr>
    </w:p>
    <w:p w14:paraId="6A05A809" w14:textId="77777777" w:rsidR="006C3C33" w:rsidRDefault="006C3C33">
      <w:pPr>
        <w:pStyle w:val="Titelblatt"/>
      </w:pPr>
    </w:p>
    <w:p w14:paraId="5A39BBE3" w14:textId="77777777" w:rsidR="006C3C33" w:rsidRDefault="006C3C33">
      <w:pPr>
        <w:pStyle w:val="Titelblatt"/>
        <w:rPr>
          <w:sz w:val="24"/>
          <w:szCs w:val="24"/>
        </w:rPr>
      </w:pPr>
    </w:p>
    <w:p w14:paraId="41C8F396" w14:textId="77777777" w:rsidR="006C3C33" w:rsidRDefault="006C3C33">
      <w:pPr>
        <w:pStyle w:val="Titelblatt"/>
        <w:rPr>
          <w:sz w:val="24"/>
          <w:szCs w:val="24"/>
        </w:rPr>
      </w:pPr>
    </w:p>
    <w:p w14:paraId="72A3D3EC" w14:textId="77777777" w:rsidR="006C3C33" w:rsidRDefault="006C3C33">
      <w:pPr>
        <w:pStyle w:val="Titelblatt"/>
        <w:rPr>
          <w:sz w:val="24"/>
          <w:szCs w:val="24"/>
        </w:rPr>
      </w:pPr>
    </w:p>
    <w:p w14:paraId="52FEBD0C" w14:textId="77777777" w:rsidR="006C3C33" w:rsidRDefault="00E85F61">
      <w:pPr>
        <w:pStyle w:val="Titelblatt"/>
        <w:rPr>
          <w:sz w:val="24"/>
          <w:szCs w:val="24"/>
        </w:rPr>
      </w:pPr>
      <w:r>
        <w:rPr>
          <w:sz w:val="24"/>
          <w:szCs w:val="24"/>
        </w:rPr>
        <w:t>Master Thesis</w:t>
      </w:r>
    </w:p>
    <w:p w14:paraId="0D0B940D" w14:textId="77777777" w:rsidR="006C3C33" w:rsidRDefault="006C3C33">
      <w:pPr>
        <w:pStyle w:val="Titelblatt"/>
        <w:rPr>
          <w:sz w:val="24"/>
          <w:szCs w:val="24"/>
        </w:rPr>
      </w:pPr>
    </w:p>
    <w:p w14:paraId="0E27B00A" w14:textId="77777777" w:rsidR="006C3C33" w:rsidRDefault="006C3C33">
      <w:pPr>
        <w:pStyle w:val="Titelblatt"/>
        <w:rPr>
          <w:sz w:val="24"/>
          <w:szCs w:val="24"/>
        </w:rPr>
      </w:pPr>
    </w:p>
    <w:p w14:paraId="60061E4C" w14:textId="77777777" w:rsidR="006C3C33" w:rsidRDefault="006C3C33">
      <w:pPr>
        <w:pStyle w:val="Titelblatt"/>
        <w:rPr>
          <w:sz w:val="24"/>
          <w:szCs w:val="24"/>
        </w:rPr>
      </w:pPr>
    </w:p>
    <w:p w14:paraId="44EAFD9C" w14:textId="77777777" w:rsidR="006C3C33" w:rsidRDefault="006C3C33">
      <w:pPr>
        <w:pStyle w:val="Titelblatt"/>
        <w:rPr>
          <w:sz w:val="24"/>
          <w:szCs w:val="24"/>
        </w:rPr>
      </w:pPr>
    </w:p>
    <w:p w14:paraId="281722AC" w14:textId="77777777" w:rsidR="006C3C33" w:rsidRDefault="00E85F61">
      <w:pPr>
        <w:pStyle w:val="Titelblatt"/>
        <w:rPr>
          <w:b/>
          <w:bCs/>
          <w:sz w:val="28"/>
          <w:szCs w:val="28"/>
        </w:rPr>
      </w:pPr>
      <w:r>
        <w:rPr>
          <w:b/>
          <w:bCs/>
          <w:sz w:val="28"/>
          <w:szCs w:val="28"/>
        </w:rPr>
        <w:t>How to Distribute New Solar Systems in Europe to Reduce Power Generation Variability</w:t>
      </w:r>
    </w:p>
    <w:p w14:paraId="4B94D5A5" w14:textId="77777777" w:rsidR="006C3C33" w:rsidRDefault="006C3C33">
      <w:pPr>
        <w:pStyle w:val="Titelblatt"/>
        <w:rPr>
          <w:b/>
          <w:bCs/>
          <w:sz w:val="24"/>
          <w:szCs w:val="24"/>
        </w:rPr>
      </w:pPr>
    </w:p>
    <w:p w14:paraId="3DEEC669" w14:textId="77777777" w:rsidR="006C3C33" w:rsidRDefault="006C3C33">
      <w:pPr>
        <w:pStyle w:val="Titelblatt"/>
        <w:rPr>
          <w:b/>
          <w:bCs/>
          <w:sz w:val="24"/>
          <w:szCs w:val="24"/>
        </w:rPr>
      </w:pPr>
    </w:p>
    <w:p w14:paraId="3656B9AB" w14:textId="77777777" w:rsidR="006C3C33" w:rsidRDefault="006C3C33">
      <w:pPr>
        <w:pStyle w:val="Titelblatt"/>
        <w:rPr>
          <w:b/>
          <w:bCs/>
          <w:sz w:val="24"/>
          <w:szCs w:val="24"/>
        </w:rPr>
      </w:pPr>
    </w:p>
    <w:p w14:paraId="7FF0900F" w14:textId="77777777" w:rsidR="006C3C33" w:rsidRDefault="00E85F61">
      <w:pPr>
        <w:pStyle w:val="Titelblatt"/>
        <w:rPr>
          <w:sz w:val="24"/>
          <w:szCs w:val="24"/>
        </w:rPr>
      </w:pPr>
      <w:r>
        <w:rPr>
          <w:sz w:val="24"/>
          <w:szCs w:val="24"/>
        </w:rPr>
        <w:t>Department Environmental Systems Science / Earth Sciences, ETH Zürich</w:t>
      </w:r>
    </w:p>
    <w:p w14:paraId="6C652C43" w14:textId="77777777" w:rsidR="006C3C33" w:rsidRDefault="00E85F61">
      <w:pPr>
        <w:pStyle w:val="Titelblatt"/>
        <w:rPr>
          <w:sz w:val="24"/>
          <w:szCs w:val="24"/>
        </w:rPr>
      </w:pPr>
      <w:r>
        <w:rPr>
          <w:sz w:val="24"/>
          <w:szCs w:val="24"/>
        </w:rPr>
        <w:t>Institute for Atmospheric and Climate Science</w:t>
      </w:r>
    </w:p>
    <w:p w14:paraId="45FB0818" w14:textId="77777777" w:rsidR="006C3C33" w:rsidRDefault="006C3C33">
      <w:pPr>
        <w:pStyle w:val="Titelblatt"/>
        <w:rPr>
          <w:sz w:val="24"/>
          <w:szCs w:val="24"/>
        </w:rPr>
      </w:pPr>
    </w:p>
    <w:p w14:paraId="049F31CB" w14:textId="77777777" w:rsidR="006C3C33" w:rsidRDefault="006C3C33">
      <w:pPr>
        <w:pStyle w:val="Titelblatt"/>
        <w:rPr>
          <w:sz w:val="24"/>
          <w:szCs w:val="24"/>
        </w:rPr>
      </w:pPr>
    </w:p>
    <w:p w14:paraId="53128261" w14:textId="77777777" w:rsidR="006C3C33" w:rsidRDefault="006C3C33">
      <w:pPr>
        <w:pStyle w:val="Titelblatt"/>
        <w:rPr>
          <w:sz w:val="24"/>
          <w:szCs w:val="24"/>
        </w:rPr>
      </w:pPr>
    </w:p>
    <w:p w14:paraId="41CEAE70" w14:textId="77777777" w:rsidR="006C3C33" w:rsidRDefault="00E85F61">
      <w:pPr>
        <w:pStyle w:val="Titelblatt"/>
        <w:rPr>
          <w:sz w:val="24"/>
          <w:szCs w:val="24"/>
        </w:rPr>
      </w:pPr>
      <w:r>
        <w:rPr>
          <w:sz w:val="24"/>
          <w:szCs w:val="24"/>
        </w:rPr>
        <w:t>Supervisors:</w:t>
      </w:r>
    </w:p>
    <w:p w14:paraId="3871AEEA" w14:textId="77777777" w:rsidR="006C3C33" w:rsidRDefault="00E85F61">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11CCEEC3" w14:textId="77777777" w:rsidR="006C3C33" w:rsidRDefault="00E85F61">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7FF47974" w14:textId="7F470933" w:rsidR="006C3C33" w:rsidRPr="00AC3830" w:rsidRDefault="00E85F61" w:rsidP="00AC3830">
      <w:pPr>
        <w:pStyle w:val="Titelblatt"/>
        <w:rPr>
          <w:sz w:val="24"/>
          <w:szCs w:val="24"/>
          <w:lang w:val="en-US"/>
          <w:rPrChange w:id="0" w:author="Stefan Pfenninger" w:date="2021-03-16T12:51:00Z">
            <w:rPr>
              <w:sz w:val="24"/>
              <w:szCs w:val="24"/>
            </w:rPr>
          </w:rPrChange>
        </w:rPr>
      </w:pPr>
      <w:proofErr w:type="spellStart"/>
      <w:r>
        <w:rPr>
          <w:sz w:val="24"/>
          <w:szCs w:val="24"/>
        </w:rPr>
        <w:t>Dr.</w:t>
      </w:r>
      <w:proofErr w:type="spellEnd"/>
      <w:r>
        <w:rPr>
          <w:sz w:val="24"/>
          <w:szCs w:val="24"/>
        </w:rPr>
        <w:t xml:space="preserve"> Stefan Pfenninger, </w:t>
      </w:r>
      <w:ins w:id="1" w:author="Stefan Pfenninger" w:date="2021-03-16T12:51:00Z">
        <w:r w:rsidR="00AC3830" w:rsidRPr="00AC3830">
          <w:rPr>
            <w:sz w:val="24"/>
            <w:szCs w:val="24"/>
          </w:rPr>
          <w:t>Faculty of Technology, Policy and Management</w:t>
        </w:r>
        <w:r w:rsidR="00AC3830">
          <w:rPr>
            <w:sz w:val="24"/>
            <w:szCs w:val="24"/>
            <w:lang w:val="en-US"/>
          </w:rPr>
          <w:t xml:space="preserve">, </w:t>
        </w:r>
      </w:ins>
      <w:del w:id="2" w:author="Stefan Pfenninger" w:date="2021-03-16T12:50:00Z">
        <w:r w:rsidDel="00AC3830">
          <w:rPr>
            <w:sz w:val="24"/>
            <w:szCs w:val="24"/>
          </w:rPr>
          <w:delText>Institute for Environmental Decisions, ETH Zürich</w:delText>
        </w:r>
      </w:del>
      <w:ins w:id="3" w:author="Stefan Pfenninger" w:date="2021-03-16T12:50:00Z">
        <w:r w:rsidR="00AC3830">
          <w:rPr>
            <w:sz w:val="24"/>
            <w:szCs w:val="24"/>
          </w:rPr>
          <w:t>TU Delft</w:t>
        </w:r>
      </w:ins>
    </w:p>
    <w:p w14:paraId="456817C8" w14:textId="77777777" w:rsidR="006C3C33" w:rsidRDefault="00E85F61">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62486C05" w14:textId="77777777" w:rsidR="006C3C33" w:rsidRDefault="006C3C33">
      <w:pPr>
        <w:pStyle w:val="Titelblatt"/>
        <w:ind w:firstLine="0"/>
        <w:jc w:val="both"/>
        <w:rPr>
          <w:sz w:val="24"/>
          <w:szCs w:val="24"/>
        </w:rPr>
      </w:pPr>
    </w:p>
    <w:p w14:paraId="4101652C" w14:textId="77777777" w:rsidR="006C3C33" w:rsidRDefault="006C3C33">
      <w:pPr>
        <w:pStyle w:val="Titelblatt"/>
        <w:rPr>
          <w:sz w:val="24"/>
          <w:szCs w:val="24"/>
        </w:rPr>
      </w:pPr>
    </w:p>
    <w:p w14:paraId="4B99056E" w14:textId="77777777" w:rsidR="006C3C33" w:rsidRDefault="006C3C33">
      <w:pPr>
        <w:pStyle w:val="Titelblatt"/>
        <w:rPr>
          <w:sz w:val="24"/>
          <w:szCs w:val="24"/>
        </w:rPr>
      </w:pPr>
    </w:p>
    <w:p w14:paraId="7BCD1DFD" w14:textId="77777777" w:rsidR="006C3C33" w:rsidRDefault="00E85F61">
      <w:pPr>
        <w:pStyle w:val="Titelblatt"/>
        <w:rPr>
          <w:sz w:val="24"/>
          <w:szCs w:val="24"/>
        </w:rPr>
      </w:pPr>
      <w:r>
        <w:rPr>
          <w:sz w:val="24"/>
          <w:szCs w:val="24"/>
        </w:rPr>
        <w:t>Submitted by</w:t>
      </w:r>
    </w:p>
    <w:p w14:paraId="4B5A078E" w14:textId="77777777" w:rsidR="006C3C33" w:rsidRDefault="00E85F61">
      <w:pPr>
        <w:pStyle w:val="Titelblatt"/>
        <w:rPr>
          <w:sz w:val="24"/>
          <w:szCs w:val="24"/>
        </w:rPr>
      </w:pPr>
      <w:r>
        <w:rPr>
          <w:sz w:val="24"/>
          <w:szCs w:val="24"/>
        </w:rPr>
        <w:t>Dirk Mühlemann</w:t>
      </w:r>
    </w:p>
    <w:p w14:paraId="7696FD79" w14:textId="77777777" w:rsidR="006C3C33" w:rsidRDefault="00E85F61">
      <w:pPr>
        <w:pStyle w:val="Titelblatt"/>
        <w:rPr>
          <w:sz w:val="24"/>
          <w:szCs w:val="24"/>
        </w:rPr>
      </w:pPr>
      <w:r>
        <w:rPr>
          <w:sz w:val="24"/>
          <w:szCs w:val="24"/>
        </w:rPr>
        <w:t>13-732-037</w:t>
      </w:r>
    </w:p>
    <w:p w14:paraId="18D99A33" w14:textId="77777777" w:rsidR="006C3C33" w:rsidRDefault="00E85F61">
      <w:pPr>
        <w:pStyle w:val="Titelblatt"/>
      </w:pPr>
      <w:proofErr w:type="spellStart"/>
      <w:r>
        <w:rPr>
          <w:sz w:val="24"/>
          <w:szCs w:val="24"/>
        </w:rPr>
        <w:lastRenderedPageBreak/>
        <w:t>Uster</w:t>
      </w:r>
      <w:proofErr w:type="spellEnd"/>
      <w:r>
        <w:rPr>
          <w:sz w:val="24"/>
          <w:szCs w:val="24"/>
        </w:rPr>
        <w:t>, 01/05/2021</w:t>
      </w:r>
      <w:r>
        <w:br w:type="page"/>
      </w:r>
    </w:p>
    <w:p w14:paraId="08423271" w14:textId="77777777" w:rsidR="006C3C33" w:rsidRDefault="00E85F61">
      <w:pPr>
        <w:pStyle w:val="berschrift0"/>
      </w:pPr>
      <w:r>
        <w:lastRenderedPageBreak/>
        <w:t>Summary</w:t>
      </w:r>
    </w:p>
    <w:p w14:paraId="1299C43A" w14:textId="77777777" w:rsidR="006C3C33" w:rsidRDefault="006C3C33">
      <w:pPr>
        <w:pStyle w:val="berschrift0"/>
      </w:pPr>
    </w:p>
    <w:p w14:paraId="4DDBEF00" w14:textId="77777777" w:rsidR="006C3C33" w:rsidRDefault="006C3C33">
      <w:pPr>
        <w:pStyle w:val="berschrift0"/>
      </w:pPr>
    </w:p>
    <w:p w14:paraId="694BC380" w14:textId="77777777" w:rsidR="006C3C33" w:rsidRDefault="00E85F61">
      <w:pPr>
        <w:pStyle w:val="berschrift0"/>
        <w:numPr>
          <w:ilvl w:val="0"/>
          <w:numId w:val="4"/>
        </w:numPr>
      </w:pPr>
      <w:r>
        <w:t>Still from proposal</w:t>
      </w:r>
    </w:p>
    <w:p w14:paraId="2A3607E4" w14:textId="77777777" w:rsidR="006C3C33" w:rsidRDefault="00E85F61">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w:t>
      </w:r>
      <w:proofErr w:type="spellStart"/>
      <w:proofErr w:type="gramStart"/>
      <w:r>
        <w:t>renewable.ninja</w:t>
      </w:r>
      <w:proofErr w:type="spellEnd"/>
      <w:proofErr w:type="gramEnd"/>
      <w:r>
        <w:t xml:space="preserve">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w14:paraId="3461D779" w14:textId="77777777" w:rsidR="006C3C33" w:rsidRDefault="00E85F61">
      <w:r>
        <w:br w:type="page"/>
      </w:r>
    </w:p>
    <w:p w14:paraId="406425CA" w14:textId="77777777" w:rsidR="006C3C33" w:rsidRDefault="00E85F61">
      <w:pPr>
        <w:pStyle w:val="berschrift0"/>
      </w:pPr>
      <w:r>
        <w:lastRenderedPageBreak/>
        <w:t>Contents</w:t>
      </w:r>
    </w:p>
    <w:sdt>
      <w:sdtPr>
        <w:id w:val="1199539227"/>
        <w:docPartObj>
          <w:docPartGallery w:val="Table of Contents"/>
          <w:docPartUnique/>
        </w:docPartObj>
      </w:sdtPr>
      <w:sdtEndPr/>
      <w:sdtContent>
        <w:p w14:paraId="3CF2D8B6" w14:textId="77777777" w:rsidR="006C3C33" w:rsidRDefault="006C3C33"/>
        <w:p w14:paraId="4041717C" w14:textId="77777777" w:rsidR="006C3C33" w:rsidRDefault="00E85F61">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1948458">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1948458 \h</w:instrText>
            </w:r>
            <w:r>
              <w:rPr>
                <w:webHidden/>
              </w:rPr>
            </w:r>
            <w:r>
              <w:rPr>
                <w:webHidden/>
              </w:rPr>
              <w:fldChar w:fldCharType="separate"/>
            </w:r>
            <w:r>
              <w:rPr>
                <w:rStyle w:val="IndexLink"/>
              </w:rPr>
              <w:tab/>
              <w:t>4</w:t>
            </w:r>
            <w:r>
              <w:rPr>
                <w:webHidden/>
              </w:rPr>
              <w:fldChar w:fldCharType="end"/>
            </w:r>
          </w:hyperlink>
        </w:p>
        <w:p w14:paraId="57D2E64B" w14:textId="77777777" w:rsidR="006C3C33" w:rsidRDefault="0020629C">
          <w:pPr>
            <w:pStyle w:val="Verzeichnis1"/>
            <w:rPr>
              <w:rFonts w:asciiTheme="minorHAnsi" w:eastAsiaTheme="minorEastAsia" w:hAnsiTheme="minorHAnsi" w:cstheme="minorBidi"/>
              <w:lang w:val="de-CH" w:eastAsia="de-CH"/>
            </w:rPr>
          </w:pPr>
          <w:hyperlink w:anchor="_Toc61948459">
            <w:r w:rsidR="00E85F61">
              <w:rPr>
                <w:rStyle w:val="IndexLink"/>
                <w:webHidden/>
                <w14:scene3d>
                  <w14:camera w14:prst="orthographicFront"/>
                  <w14:lightRig w14:rig="threePt" w14:dir="t">
                    <w14:rot w14:lat="0" w14:lon="0" w14:rev="0"/>
                  </w14:lightRig>
                </w14:scene3d>
              </w:rPr>
              <w:t>2.</w:t>
            </w:r>
            <w:r w:rsidR="00E85F61">
              <w:rPr>
                <w:rStyle w:val="IndexLink"/>
                <w:rFonts w:asciiTheme="minorHAnsi" w:eastAsiaTheme="minorEastAsia" w:hAnsiTheme="minorHAnsi" w:cstheme="minorBidi"/>
                <w:lang w:val="de-CH" w:eastAsia="de-CH"/>
              </w:rPr>
              <w:tab/>
            </w:r>
            <w:r w:rsidR="00E85F61">
              <w:rPr>
                <w:rStyle w:val="IndexLink"/>
              </w:rPr>
              <w:t>Data &amp; Methods</w:t>
            </w:r>
            <w:r w:rsidR="00E85F61">
              <w:rPr>
                <w:webHidden/>
              </w:rPr>
              <w:fldChar w:fldCharType="begin"/>
            </w:r>
            <w:r w:rsidR="00E85F61">
              <w:rPr>
                <w:webHidden/>
              </w:rPr>
              <w:instrText>PAGEREF _Toc61948459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7670B18B" w14:textId="77777777" w:rsidR="006C3C33" w:rsidRDefault="0020629C">
          <w:pPr>
            <w:pStyle w:val="Verzeichnis2"/>
            <w:tabs>
              <w:tab w:val="left" w:pos="1540"/>
            </w:tabs>
            <w:rPr>
              <w:rFonts w:asciiTheme="minorHAnsi" w:eastAsiaTheme="minorEastAsia" w:hAnsiTheme="minorHAnsi" w:cstheme="minorBidi"/>
              <w:lang w:val="de-CH" w:eastAsia="de-CH"/>
            </w:rPr>
          </w:pPr>
          <w:hyperlink w:anchor="_Toc61948460">
            <w:r w:rsidR="00E85F61">
              <w:rPr>
                <w:rStyle w:val="IndexLink"/>
                <w:webHidden/>
              </w:rPr>
              <w:t>2.1</w:t>
            </w:r>
            <w:r w:rsidR="00E85F61">
              <w:rPr>
                <w:rStyle w:val="IndexLink"/>
                <w:rFonts w:asciiTheme="minorHAnsi" w:eastAsiaTheme="minorEastAsia" w:hAnsiTheme="minorHAnsi" w:cstheme="minorBidi"/>
                <w:lang w:val="de-CH" w:eastAsia="de-CH"/>
              </w:rPr>
              <w:tab/>
            </w:r>
            <w:r w:rsidR="00E85F61">
              <w:rPr>
                <w:rStyle w:val="IndexLink"/>
              </w:rPr>
              <w:t>Data</w:t>
            </w:r>
            <w:r w:rsidR="00E85F61">
              <w:rPr>
                <w:webHidden/>
              </w:rPr>
              <w:fldChar w:fldCharType="begin"/>
            </w:r>
            <w:r w:rsidR="00E85F61">
              <w:rPr>
                <w:webHidden/>
              </w:rPr>
              <w:instrText>PAGEREF _Toc61948460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58C06961"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1">
            <w:r w:rsidR="00E85F61">
              <w:rPr>
                <w:rStyle w:val="IndexLink"/>
                <w:webHidden/>
              </w:rPr>
              <w:t>2.1.1</w:t>
            </w:r>
            <w:r w:rsidR="00E85F61">
              <w:rPr>
                <w:rStyle w:val="IndexLink"/>
                <w:rFonts w:asciiTheme="minorHAnsi" w:eastAsiaTheme="minorEastAsia" w:hAnsiTheme="minorHAnsi" w:cstheme="minorBidi"/>
                <w:lang w:val="de-CH" w:eastAsia="de-CH"/>
              </w:rPr>
              <w:tab/>
            </w:r>
            <w:r w:rsidR="00E85F61">
              <w:rPr>
                <w:rStyle w:val="IndexLink"/>
              </w:rPr>
              <w:t>ERA5</w:t>
            </w:r>
            <w:r w:rsidR="00E85F61">
              <w:rPr>
                <w:webHidden/>
              </w:rPr>
              <w:fldChar w:fldCharType="begin"/>
            </w:r>
            <w:r w:rsidR="00E85F61">
              <w:rPr>
                <w:webHidden/>
              </w:rPr>
              <w:instrText>PAGEREF _Toc61948461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003082EE"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2">
            <w:r w:rsidR="00E85F61">
              <w:rPr>
                <w:rStyle w:val="IndexLink"/>
                <w:webHidden/>
              </w:rPr>
              <w:t>2.1.2</w:t>
            </w:r>
            <w:r w:rsidR="00E85F61">
              <w:rPr>
                <w:rStyle w:val="IndexLink"/>
                <w:rFonts w:asciiTheme="minorHAnsi" w:eastAsiaTheme="minorEastAsia" w:hAnsiTheme="minorHAnsi" w:cstheme="minorBidi"/>
                <w:lang w:val="de-CH" w:eastAsia="de-CH"/>
              </w:rPr>
              <w:tab/>
            </w:r>
            <w:r w:rsidR="00E85F61">
              <w:rPr>
                <w:rStyle w:val="IndexLink"/>
              </w:rPr>
              <w:t>Renewables.ninja and the Global Solar Energy Estimator (GSEE)</w:t>
            </w:r>
            <w:r w:rsidR="00E85F61">
              <w:rPr>
                <w:webHidden/>
              </w:rPr>
              <w:fldChar w:fldCharType="begin"/>
            </w:r>
            <w:r w:rsidR="00E85F61">
              <w:rPr>
                <w:webHidden/>
              </w:rPr>
              <w:instrText>PAGEREF _Toc61948462 \h</w:instrText>
            </w:r>
            <w:r w:rsidR="00E85F61">
              <w:rPr>
                <w:webHidden/>
              </w:rPr>
            </w:r>
            <w:r w:rsidR="00E85F61">
              <w:rPr>
                <w:webHidden/>
              </w:rPr>
              <w:fldChar w:fldCharType="separate"/>
            </w:r>
            <w:r w:rsidR="00E85F61">
              <w:rPr>
                <w:rStyle w:val="IndexLink"/>
              </w:rPr>
              <w:tab/>
              <w:t>6</w:t>
            </w:r>
            <w:r w:rsidR="00E85F61">
              <w:rPr>
                <w:webHidden/>
              </w:rPr>
              <w:fldChar w:fldCharType="end"/>
            </w:r>
          </w:hyperlink>
        </w:p>
        <w:p w14:paraId="3CE20193"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3">
            <w:r w:rsidR="00E85F61">
              <w:rPr>
                <w:rStyle w:val="IndexLink"/>
                <w:webHidden/>
              </w:rPr>
              <w:t>2.1.3</w:t>
            </w:r>
            <w:r w:rsidR="00E85F61">
              <w:rPr>
                <w:rStyle w:val="IndexLink"/>
                <w:rFonts w:asciiTheme="minorHAnsi" w:eastAsiaTheme="minorEastAsia" w:hAnsiTheme="minorHAnsi" w:cstheme="minorBidi"/>
                <w:lang w:val="de-CH" w:eastAsia="de-CH"/>
              </w:rPr>
              <w:tab/>
            </w:r>
            <w:r w:rsidR="00E85F61">
              <w:rPr>
                <w:rStyle w:val="IndexLink"/>
              </w:rPr>
              <w:t>Installed PV capacities</w:t>
            </w:r>
            <w:r w:rsidR="00E85F61">
              <w:rPr>
                <w:webHidden/>
              </w:rPr>
              <w:fldChar w:fldCharType="begin"/>
            </w:r>
            <w:r w:rsidR="00E85F61">
              <w:rPr>
                <w:webHidden/>
              </w:rPr>
              <w:instrText>PAGEREF _Toc61948463 \h</w:instrText>
            </w:r>
            <w:r w:rsidR="00E85F61">
              <w:rPr>
                <w:webHidden/>
              </w:rPr>
            </w:r>
            <w:r w:rsidR="00E85F61">
              <w:rPr>
                <w:webHidden/>
              </w:rPr>
              <w:fldChar w:fldCharType="separate"/>
            </w:r>
            <w:r w:rsidR="00E85F61">
              <w:rPr>
                <w:rStyle w:val="IndexLink"/>
              </w:rPr>
              <w:tab/>
              <w:t>10</w:t>
            </w:r>
            <w:r w:rsidR="00E85F61">
              <w:rPr>
                <w:webHidden/>
              </w:rPr>
              <w:fldChar w:fldCharType="end"/>
            </w:r>
          </w:hyperlink>
        </w:p>
        <w:p w14:paraId="5AD669F4" w14:textId="77777777" w:rsidR="006C3C33" w:rsidRDefault="0020629C">
          <w:pPr>
            <w:pStyle w:val="Verzeichnis2"/>
            <w:tabs>
              <w:tab w:val="left" w:pos="1540"/>
            </w:tabs>
            <w:rPr>
              <w:rFonts w:asciiTheme="minorHAnsi" w:eastAsiaTheme="minorEastAsia" w:hAnsiTheme="minorHAnsi" w:cstheme="minorBidi"/>
              <w:lang w:val="de-CH" w:eastAsia="de-CH"/>
            </w:rPr>
          </w:pPr>
          <w:hyperlink w:anchor="_Toc61948464">
            <w:r w:rsidR="00E85F61">
              <w:rPr>
                <w:rStyle w:val="IndexLink"/>
                <w:webHidden/>
              </w:rPr>
              <w:t>2.2</w:t>
            </w:r>
            <w:r w:rsidR="00E85F61">
              <w:rPr>
                <w:rStyle w:val="IndexLink"/>
                <w:rFonts w:asciiTheme="minorHAnsi" w:eastAsiaTheme="minorEastAsia" w:hAnsiTheme="minorHAnsi" w:cstheme="minorBidi"/>
                <w:lang w:val="de-CH" w:eastAsia="de-CH"/>
              </w:rPr>
              <w:tab/>
            </w:r>
            <w:r w:rsidR="00E85F61">
              <w:rPr>
                <w:rStyle w:val="IndexLink"/>
              </w:rPr>
              <w:t>Method</w:t>
            </w:r>
            <w:r w:rsidR="00E85F61">
              <w:rPr>
                <w:webHidden/>
              </w:rPr>
              <w:fldChar w:fldCharType="begin"/>
            </w:r>
            <w:r w:rsidR="00E85F61">
              <w:rPr>
                <w:webHidden/>
              </w:rPr>
              <w:instrText>PAGEREF _Toc61948464 \h</w:instrText>
            </w:r>
            <w:r w:rsidR="00E85F61">
              <w:rPr>
                <w:webHidden/>
              </w:rPr>
            </w:r>
            <w:r w:rsidR="00E85F61">
              <w:rPr>
                <w:webHidden/>
              </w:rPr>
              <w:fldChar w:fldCharType="separate"/>
            </w:r>
            <w:r w:rsidR="00E85F61">
              <w:rPr>
                <w:rStyle w:val="IndexLink"/>
              </w:rPr>
              <w:tab/>
              <w:t>11</w:t>
            </w:r>
            <w:r w:rsidR="00E85F61">
              <w:rPr>
                <w:webHidden/>
              </w:rPr>
              <w:fldChar w:fldCharType="end"/>
            </w:r>
          </w:hyperlink>
        </w:p>
        <w:p w14:paraId="5F66D3D5"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5">
            <w:r w:rsidR="00E85F61">
              <w:rPr>
                <w:rStyle w:val="IndexLink"/>
                <w:webHidden/>
              </w:rPr>
              <w:t>2.2.1</w:t>
            </w:r>
            <w:r w:rsidR="00E85F61">
              <w:rPr>
                <w:rStyle w:val="IndexLink"/>
                <w:rFonts w:asciiTheme="minorHAnsi" w:eastAsiaTheme="minorEastAsia" w:hAnsiTheme="minorHAnsi" w:cstheme="minorBidi"/>
                <w:lang w:val="de-CH" w:eastAsia="de-CH"/>
              </w:rPr>
              <w:tab/>
            </w:r>
            <w:r w:rsidR="00E85F61">
              <w:rPr>
                <w:rStyle w:val="IndexLink"/>
              </w:rPr>
              <w:t>ERA5 data pre-processing</w:t>
            </w:r>
            <w:r w:rsidR="00E85F61">
              <w:rPr>
                <w:webHidden/>
              </w:rPr>
              <w:fldChar w:fldCharType="begin"/>
            </w:r>
            <w:r w:rsidR="00E85F61">
              <w:rPr>
                <w:webHidden/>
              </w:rPr>
              <w:instrText>PAGEREF _Toc61948465 \h</w:instrText>
            </w:r>
            <w:r w:rsidR="00E85F61">
              <w:rPr>
                <w:webHidden/>
              </w:rPr>
            </w:r>
            <w:r w:rsidR="00E85F61">
              <w:rPr>
                <w:webHidden/>
              </w:rPr>
              <w:fldChar w:fldCharType="separate"/>
            </w:r>
            <w:r w:rsidR="00E85F61">
              <w:rPr>
                <w:rStyle w:val="IndexLink"/>
              </w:rPr>
              <w:tab/>
              <w:t>11</w:t>
            </w:r>
            <w:r w:rsidR="00E85F61">
              <w:rPr>
                <w:webHidden/>
              </w:rPr>
              <w:fldChar w:fldCharType="end"/>
            </w:r>
          </w:hyperlink>
        </w:p>
        <w:p w14:paraId="421D6515"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6">
            <w:r w:rsidR="00E85F61">
              <w:rPr>
                <w:rStyle w:val="IndexLink"/>
                <w:webHidden/>
              </w:rPr>
              <w:t>2.2.2</w:t>
            </w:r>
            <w:r w:rsidR="00E85F61">
              <w:rPr>
                <w:rStyle w:val="IndexLink"/>
                <w:rFonts w:asciiTheme="minorHAnsi" w:eastAsiaTheme="minorEastAsia" w:hAnsiTheme="minorHAnsi" w:cstheme="minorBidi"/>
                <w:lang w:val="de-CH" w:eastAsia="de-CH"/>
              </w:rPr>
              <w:tab/>
            </w:r>
            <w:r w:rsidR="00E85F61">
              <w:rPr>
                <w:rStyle w:val="IndexLink"/>
              </w:rPr>
              <w:t>Weather regime classification</w:t>
            </w:r>
            <w:r w:rsidR="00E85F61">
              <w:rPr>
                <w:webHidden/>
              </w:rPr>
              <w:fldChar w:fldCharType="begin"/>
            </w:r>
            <w:r w:rsidR="00E85F61">
              <w:rPr>
                <w:webHidden/>
              </w:rPr>
              <w:instrText>PAGEREF _Toc61948466 \h</w:instrText>
            </w:r>
            <w:r w:rsidR="00E85F61">
              <w:rPr>
                <w:webHidden/>
              </w:rPr>
            </w:r>
            <w:r w:rsidR="00E85F61">
              <w:rPr>
                <w:webHidden/>
              </w:rPr>
              <w:fldChar w:fldCharType="separate"/>
            </w:r>
            <w:r w:rsidR="00E85F61">
              <w:rPr>
                <w:rStyle w:val="IndexLink"/>
              </w:rPr>
              <w:tab/>
              <w:t>12</w:t>
            </w:r>
            <w:r w:rsidR="00E85F61">
              <w:rPr>
                <w:webHidden/>
              </w:rPr>
              <w:fldChar w:fldCharType="end"/>
            </w:r>
          </w:hyperlink>
        </w:p>
        <w:p w14:paraId="4D93773F"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7">
            <w:r w:rsidR="00E85F61">
              <w:rPr>
                <w:rStyle w:val="IndexLink"/>
                <w:webHidden/>
              </w:rPr>
              <w:t>2.2.3</w:t>
            </w:r>
            <w:r w:rsidR="00E85F61">
              <w:rPr>
                <w:rStyle w:val="IndexLink"/>
                <w:rFonts w:asciiTheme="minorHAnsi" w:eastAsiaTheme="minorEastAsia" w:hAnsiTheme="minorHAnsi" w:cstheme="minorBidi"/>
                <w:lang w:val="de-CH" w:eastAsia="de-CH"/>
              </w:rPr>
              <w:tab/>
            </w:r>
            <w:r w:rsidR="00E85F61">
              <w:rPr>
                <w:rStyle w:val="IndexLink"/>
              </w:rPr>
              <w:t>Capacity factors</w:t>
            </w:r>
            <w:r w:rsidR="00E85F61">
              <w:rPr>
                <w:webHidden/>
              </w:rPr>
              <w:fldChar w:fldCharType="begin"/>
            </w:r>
            <w:r w:rsidR="00E85F61">
              <w:rPr>
                <w:webHidden/>
              </w:rPr>
              <w:instrText>PAGEREF _Toc61948467 \h</w:instrText>
            </w:r>
            <w:r w:rsidR="00E85F61">
              <w:rPr>
                <w:webHidden/>
              </w:rPr>
            </w:r>
            <w:r w:rsidR="00E85F61">
              <w:rPr>
                <w:webHidden/>
              </w:rPr>
              <w:fldChar w:fldCharType="separate"/>
            </w:r>
            <w:r w:rsidR="00E85F61">
              <w:rPr>
                <w:rStyle w:val="IndexLink"/>
              </w:rPr>
              <w:tab/>
              <w:t>12</w:t>
            </w:r>
            <w:r w:rsidR="00E85F61">
              <w:rPr>
                <w:webHidden/>
              </w:rPr>
              <w:fldChar w:fldCharType="end"/>
            </w:r>
          </w:hyperlink>
        </w:p>
        <w:p w14:paraId="3618CA25"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8">
            <w:r w:rsidR="00E85F61">
              <w:rPr>
                <w:rStyle w:val="IndexLink"/>
                <w:webHidden/>
              </w:rPr>
              <w:t>2.2.4</w:t>
            </w:r>
            <w:r w:rsidR="00E85F61">
              <w:rPr>
                <w:rStyle w:val="IndexLink"/>
                <w:rFonts w:asciiTheme="minorHAnsi" w:eastAsiaTheme="minorEastAsia" w:hAnsiTheme="minorHAnsi" w:cstheme="minorBidi"/>
                <w:lang w:val="de-CH" w:eastAsia="de-CH"/>
              </w:rPr>
              <w:tab/>
            </w:r>
            <w:r w:rsidR="00E85F61">
              <w:rPr>
                <w:rStyle w:val="IndexLink"/>
              </w:rPr>
              <w:t>Variability reduction with optimal IC distribution</w:t>
            </w:r>
            <w:r w:rsidR="00E85F61">
              <w:rPr>
                <w:webHidden/>
              </w:rPr>
              <w:fldChar w:fldCharType="begin"/>
            </w:r>
            <w:r w:rsidR="00E85F61">
              <w:rPr>
                <w:webHidden/>
              </w:rPr>
              <w:instrText>PAGEREF _Toc61948468 \h</w:instrText>
            </w:r>
            <w:r w:rsidR="00E85F61">
              <w:rPr>
                <w:webHidden/>
              </w:rPr>
            </w:r>
            <w:r w:rsidR="00E85F61">
              <w:rPr>
                <w:webHidden/>
              </w:rPr>
              <w:fldChar w:fldCharType="separate"/>
            </w:r>
            <w:r w:rsidR="00E85F61">
              <w:rPr>
                <w:rStyle w:val="IndexLink"/>
              </w:rPr>
              <w:tab/>
              <w:t>13</w:t>
            </w:r>
            <w:r w:rsidR="00E85F61">
              <w:rPr>
                <w:webHidden/>
              </w:rPr>
              <w:fldChar w:fldCharType="end"/>
            </w:r>
          </w:hyperlink>
        </w:p>
        <w:p w14:paraId="2F54AAED"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69">
            <w:r w:rsidR="00E85F61">
              <w:rPr>
                <w:rStyle w:val="IndexLink"/>
                <w:webHidden/>
              </w:rPr>
              <w:t>2.2.5</w:t>
            </w:r>
            <w:r w:rsidR="00E85F61">
              <w:rPr>
                <w:rStyle w:val="IndexLink"/>
                <w:rFonts w:asciiTheme="minorHAnsi" w:eastAsiaTheme="minorEastAsia" w:hAnsiTheme="minorHAnsi" w:cstheme="minorBidi"/>
                <w:lang w:val="de-CH" w:eastAsia="de-CH"/>
              </w:rPr>
              <w:tab/>
            </w:r>
            <w:r w:rsidR="00E85F61">
              <w:rPr>
                <w:rStyle w:val="IndexLink"/>
              </w:rPr>
              <w:t>Scenarios</w:t>
            </w:r>
            <w:r w:rsidR="00E85F61">
              <w:rPr>
                <w:webHidden/>
              </w:rPr>
              <w:fldChar w:fldCharType="begin"/>
            </w:r>
            <w:r w:rsidR="00E85F61">
              <w:rPr>
                <w:webHidden/>
              </w:rPr>
              <w:instrText>PAGEREF _Toc61948469 \h</w:instrText>
            </w:r>
            <w:r w:rsidR="00E85F61">
              <w:rPr>
                <w:webHidden/>
              </w:rPr>
            </w:r>
            <w:r w:rsidR="00E85F61">
              <w:rPr>
                <w:webHidden/>
              </w:rPr>
              <w:fldChar w:fldCharType="separate"/>
            </w:r>
            <w:r w:rsidR="00E85F61">
              <w:rPr>
                <w:rStyle w:val="IndexLink"/>
              </w:rPr>
              <w:tab/>
              <w:t>14</w:t>
            </w:r>
            <w:r w:rsidR="00E85F61">
              <w:rPr>
                <w:webHidden/>
              </w:rPr>
              <w:fldChar w:fldCharType="end"/>
            </w:r>
          </w:hyperlink>
        </w:p>
        <w:p w14:paraId="62D35B8E" w14:textId="77777777" w:rsidR="006C3C33" w:rsidRDefault="0020629C">
          <w:pPr>
            <w:pStyle w:val="Verzeichnis1"/>
            <w:rPr>
              <w:rFonts w:asciiTheme="minorHAnsi" w:eastAsiaTheme="minorEastAsia" w:hAnsiTheme="minorHAnsi" w:cstheme="minorBidi"/>
              <w:lang w:val="de-CH" w:eastAsia="de-CH"/>
            </w:rPr>
          </w:pPr>
          <w:hyperlink w:anchor="_Toc61948470">
            <w:r w:rsidR="00E85F61">
              <w:rPr>
                <w:rStyle w:val="IndexLink"/>
                <w:webHidden/>
                <w14:scene3d>
                  <w14:camera w14:prst="orthographicFront"/>
                  <w14:lightRig w14:rig="threePt" w14:dir="t">
                    <w14:rot w14:lat="0" w14:lon="0" w14:rev="0"/>
                  </w14:lightRig>
                </w14:scene3d>
              </w:rPr>
              <w:t>3.</w:t>
            </w:r>
            <w:r w:rsidR="00E85F61">
              <w:rPr>
                <w:rStyle w:val="IndexLink"/>
                <w:rFonts w:asciiTheme="minorHAnsi" w:eastAsiaTheme="minorEastAsia" w:hAnsiTheme="minorHAnsi" w:cstheme="minorBidi"/>
                <w:lang w:val="de-CH" w:eastAsia="de-CH"/>
              </w:rPr>
              <w:tab/>
            </w:r>
            <w:r w:rsidR="00E85F61">
              <w:rPr>
                <w:rStyle w:val="IndexLink"/>
              </w:rPr>
              <w:t>Results</w:t>
            </w:r>
            <w:r w:rsidR="00E85F61">
              <w:rPr>
                <w:webHidden/>
              </w:rPr>
              <w:fldChar w:fldCharType="begin"/>
            </w:r>
            <w:r w:rsidR="00E85F61">
              <w:rPr>
                <w:webHidden/>
              </w:rPr>
              <w:instrText>PAGEREF _Toc61948470 \h</w:instrText>
            </w:r>
            <w:r w:rsidR="00E85F61">
              <w:rPr>
                <w:webHidden/>
              </w:rPr>
            </w:r>
            <w:r w:rsidR="00E85F61">
              <w:rPr>
                <w:webHidden/>
              </w:rPr>
              <w:fldChar w:fldCharType="separate"/>
            </w:r>
            <w:r w:rsidR="00E85F61">
              <w:rPr>
                <w:rStyle w:val="IndexLink"/>
              </w:rPr>
              <w:tab/>
              <w:t>17</w:t>
            </w:r>
            <w:r w:rsidR="00E85F61">
              <w:rPr>
                <w:webHidden/>
              </w:rPr>
              <w:fldChar w:fldCharType="end"/>
            </w:r>
          </w:hyperlink>
        </w:p>
        <w:p w14:paraId="3F2BE9D7" w14:textId="77777777" w:rsidR="006C3C33" w:rsidRDefault="0020629C">
          <w:pPr>
            <w:pStyle w:val="Verzeichnis2"/>
            <w:tabs>
              <w:tab w:val="left" w:pos="1540"/>
            </w:tabs>
            <w:rPr>
              <w:rFonts w:asciiTheme="minorHAnsi" w:eastAsiaTheme="minorEastAsia" w:hAnsiTheme="minorHAnsi" w:cstheme="minorBidi"/>
              <w:lang w:val="de-CH" w:eastAsia="de-CH"/>
            </w:rPr>
          </w:pPr>
          <w:hyperlink w:anchor="_Toc61948471">
            <w:r w:rsidR="00E85F61">
              <w:rPr>
                <w:rStyle w:val="IndexLink"/>
                <w:webHidden/>
              </w:rPr>
              <w:t>3.1</w:t>
            </w:r>
            <w:r w:rsidR="00E85F61">
              <w:rPr>
                <w:rStyle w:val="IndexLink"/>
                <w:rFonts w:asciiTheme="minorHAnsi" w:eastAsiaTheme="minorEastAsia" w:hAnsiTheme="minorHAnsi" w:cstheme="minorBidi"/>
                <w:lang w:val="de-CH" w:eastAsia="de-CH"/>
              </w:rPr>
              <w:tab/>
            </w:r>
            <w:r w:rsidR="00E85F61">
              <w:rPr>
                <w:rStyle w:val="IndexLink"/>
              </w:rPr>
              <w:t>Weather regimes and capacity factor anomalies</w:t>
            </w:r>
            <w:r w:rsidR="00E85F61">
              <w:rPr>
                <w:webHidden/>
              </w:rPr>
              <w:fldChar w:fldCharType="begin"/>
            </w:r>
            <w:r w:rsidR="00E85F61">
              <w:rPr>
                <w:webHidden/>
              </w:rPr>
              <w:instrText>PAGEREF _Toc61948471 \h</w:instrText>
            </w:r>
            <w:r w:rsidR="00E85F61">
              <w:rPr>
                <w:webHidden/>
              </w:rPr>
            </w:r>
            <w:r w:rsidR="00E85F61">
              <w:rPr>
                <w:webHidden/>
              </w:rPr>
              <w:fldChar w:fldCharType="separate"/>
            </w:r>
            <w:r w:rsidR="00E85F61">
              <w:rPr>
                <w:rStyle w:val="IndexLink"/>
              </w:rPr>
              <w:tab/>
              <w:t>17</w:t>
            </w:r>
            <w:r w:rsidR="00E85F61">
              <w:rPr>
                <w:webHidden/>
              </w:rPr>
              <w:fldChar w:fldCharType="end"/>
            </w:r>
          </w:hyperlink>
        </w:p>
        <w:p w14:paraId="710AE60D"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2">
            <w:r w:rsidR="00E85F61">
              <w:rPr>
                <w:rStyle w:val="IndexLink"/>
                <w:webHidden/>
              </w:rPr>
              <w:t>3.1.1</w:t>
            </w:r>
            <w:r w:rsidR="00E85F61">
              <w:rPr>
                <w:rStyle w:val="IndexLink"/>
                <w:rFonts w:asciiTheme="minorHAnsi" w:eastAsiaTheme="minorEastAsia" w:hAnsiTheme="minorHAnsi" w:cstheme="minorBidi"/>
                <w:lang w:val="de-CH" w:eastAsia="de-CH"/>
              </w:rPr>
              <w:tab/>
            </w:r>
            <w:r w:rsidR="00E85F61">
              <w:rPr>
                <w:rStyle w:val="IndexLink"/>
              </w:rPr>
              <w:t>Weather regime 0 / NOA+</w:t>
            </w:r>
            <w:r w:rsidR="00E85F61">
              <w:rPr>
                <w:webHidden/>
              </w:rPr>
              <w:fldChar w:fldCharType="begin"/>
            </w:r>
            <w:r w:rsidR="00E85F61">
              <w:rPr>
                <w:webHidden/>
              </w:rPr>
              <w:instrText>PAGEREF _Toc61948472 \h</w:instrText>
            </w:r>
            <w:r w:rsidR="00E85F61">
              <w:rPr>
                <w:webHidden/>
              </w:rPr>
            </w:r>
            <w:r w:rsidR="00E85F61">
              <w:rPr>
                <w:webHidden/>
              </w:rPr>
              <w:fldChar w:fldCharType="separate"/>
            </w:r>
            <w:r w:rsidR="00E85F61">
              <w:rPr>
                <w:rStyle w:val="IndexLink"/>
              </w:rPr>
              <w:tab/>
              <w:t>20</w:t>
            </w:r>
            <w:r w:rsidR="00E85F61">
              <w:rPr>
                <w:webHidden/>
              </w:rPr>
              <w:fldChar w:fldCharType="end"/>
            </w:r>
          </w:hyperlink>
        </w:p>
        <w:p w14:paraId="7250E04E"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3">
            <w:r w:rsidR="00E85F61">
              <w:rPr>
                <w:rStyle w:val="IndexLink"/>
                <w:webHidden/>
              </w:rPr>
              <w:t>3.1.2</w:t>
            </w:r>
            <w:r w:rsidR="00E85F61">
              <w:rPr>
                <w:rStyle w:val="IndexLink"/>
                <w:rFonts w:asciiTheme="minorHAnsi" w:eastAsiaTheme="minorEastAsia" w:hAnsiTheme="minorHAnsi" w:cstheme="minorBidi"/>
                <w:lang w:val="de-CH" w:eastAsia="de-CH"/>
              </w:rPr>
              <w:tab/>
            </w:r>
            <w:r w:rsidR="00E85F61">
              <w:rPr>
                <w:rStyle w:val="IndexLink"/>
              </w:rPr>
              <w:t>WR1 - European trough</w:t>
            </w:r>
            <w:r w:rsidR="00E85F61">
              <w:rPr>
                <w:webHidden/>
              </w:rPr>
              <w:fldChar w:fldCharType="begin"/>
            </w:r>
            <w:r w:rsidR="00E85F61">
              <w:rPr>
                <w:webHidden/>
              </w:rPr>
              <w:instrText>PAGEREF _Toc61948473 \h</w:instrText>
            </w:r>
            <w:r w:rsidR="00E85F61">
              <w:rPr>
                <w:webHidden/>
              </w:rPr>
            </w:r>
            <w:r w:rsidR="00E85F61">
              <w:rPr>
                <w:webHidden/>
              </w:rPr>
              <w:fldChar w:fldCharType="separate"/>
            </w:r>
            <w:r w:rsidR="00E85F61">
              <w:rPr>
                <w:rStyle w:val="IndexLink"/>
              </w:rPr>
              <w:tab/>
              <w:t>20</w:t>
            </w:r>
            <w:r w:rsidR="00E85F61">
              <w:rPr>
                <w:webHidden/>
              </w:rPr>
              <w:fldChar w:fldCharType="end"/>
            </w:r>
          </w:hyperlink>
        </w:p>
        <w:p w14:paraId="2A4DD193"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4">
            <w:r w:rsidR="00E85F61">
              <w:rPr>
                <w:rStyle w:val="IndexLink"/>
                <w:webHidden/>
              </w:rPr>
              <w:t>3.1.3</w:t>
            </w:r>
            <w:r w:rsidR="00E85F61">
              <w:rPr>
                <w:rStyle w:val="IndexLink"/>
                <w:rFonts w:asciiTheme="minorHAnsi" w:eastAsiaTheme="minorEastAsia" w:hAnsiTheme="minorHAnsi" w:cstheme="minorBidi"/>
                <w:lang w:val="de-CH" w:eastAsia="de-CH"/>
              </w:rPr>
              <w:tab/>
            </w:r>
            <w:r w:rsidR="00E85F61">
              <w:rPr>
                <w:rStyle w:val="IndexLink"/>
              </w:rPr>
              <w:t>WR2 – NOA-</w:t>
            </w:r>
            <w:r w:rsidR="00E85F61">
              <w:rPr>
                <w:webHidden/>
              </w:rPr>
              <w:fldChar w:fldCharType="begin"/>
            </w:r>
            <w:r w:rsidR="00E85F61">
              <w:rPr>
                <w:webHidden/>
              </w:rPr>
              <w:instrText>PAGEREF _Toc61948474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62366D72"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5">
            <w:r w:rsidR="00E85F61">
              <w:rPr>
                <w:rStyle w:val="IndexLink"/>
                <w:webHidden/>
              </w:rPr>
              <w:t>3.1.4</w:t>
            </w:r>
            <w:r w:rsidR="00E85F61">
              <w:rPr>
                <w:rStyle w:val="IndexLink"/>
                <w:rFonts w:asciiTheme="minorHAnsi" w:eastAsiaTheme="minorEastAsia" w:hAnsiTheme="minorHAnsi" w:cstheme="minorBidi"/>
                <w:lang w:val="de-CH" w:eastAsia="de-CH"/>
              </w:rPr>
              <w:tab/>
            </w:r>
            <w:r w:rsidR="00E85F61">
              <w:rPr>
                <w:rStyle w:val="IndexLink"/>
              </w:rPr>
              <w:t>WR3 - Atlantic ridge</w:t>
            </w:r>
            <w:r w:rsidR="00E85F61">
              <w:rPr>
                <w:webHidden/>
              </w:rPr>
              <w:fldChar w:fldCharType="begin"/>
            </w:r>
            <w:r w:rsidR="00E85F61">
              <w:rPr>
                <w:webHidden/>
              </w:rPr>
              <w:instrText>PAGEREF _Toc61948475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00F8FF57"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6">
            <w:r w:rsidR="00E85F61">
              <w:rPr>
                <w:rStyle w:val="IndexLink"/>
                <w:webHidden/>
              </w:rPr>
              <w:t>3.1.5</w:t>
            </w:r>
            <w:r w:rsidR="00E85F61">
              <w:rPr>
                <w:rStyle w:val="IndexLink"/>
                <w:rFonts w:asciiTheme="minorHAnsi" w:eastAsiaTheme="minorEastAsia" w:hAnsiTheme="minorHAnsi" w:cstheme="minorBidi"/>
                <w:lang w:val="de-CH" w:eastAsia="de-CH"/>
              </w:rPr>
              <w:tab/>
            </w:r>
            <w:r w:rsidR="00E85F61">
              <w:rPr>
                <w:rStyle w:val="IndexLink"/>
              </w:rPr>
              <w:t>WR4 - Atlantic trough</w:t>
            </w:r>
            <w:r w:rsidR="00E85F61">
              <w:rPr>
                <w:webHidden/>
              </w:rPr>
              <w:fldChar w:fldCharType="begin"/>
            </w:r>
            <w:r w:rsidR="00E85F61">
              <w:rPr>
                <w:webHidden/>
              </w:rPr>
              <w:instrText>PAGEREF _Toc61948476 \h</w:instrText>
            </w:r>
            <w:r w:rsidR="00E85F61">
              <w:rPr>
                <w:webHidden/>
              </w:rPr>
            </w:r>
            <w:r w:rsidR="00E85F61">
              <w:rPr>
                <w:webHidden/>
              </w:rPr>
              <w:fldChar w:fldCharType="separate"/>
            </w:r>
            <w:r w:rsidR="00E85F61">
              <w:rPr>
                <w:rStyle w:val="IndexLink"/>
              </w:rPr>
              <w:tab/>
              <w:t>21</w:t>
            </w:r>
            <w:r w:rsidR="00E85F61">
              <w:rPr>
                <w:webHidden/>
              </w:rPr>
              <w:fldChar w:fldCharType="end"/>
            </w:r>
          </w:hyperlink>
        </w:p>
        <w:p w14:paraId="5E5A2496"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7">
            <w:r w:rsidR="00E85F61">
              <w:rPr>
                <w:rStyle w:val="IndexLink"/>
                <w:webHidden/>
              </w:rPr>
              <w:t>3.1.6</w:t>
            </w:r>
            <w:r w:rsidR="00E85F61">
              <w:rPr>
                <w:rStyle w:val="IndexLink"/>
                <w:rFonts w:asciiTheme="minorHAnsi" w:eastAsiaTheme="minorEastAsia" w:hAnsiTheme="minorHAnsi" w:cstheme="minorBidi"/>
                <w:lang w:val="de-CH" w:eastAsia="de-CH"/>
              </w:rPr>
              <w:tab/>
            </w:r>
            <w:r w:rsidR="00E85F61">
              <w:rPr>
                <w:rStyle w:val="IndexLink"/>
              </w:rPr>
              <w:t>WR5 - European blocking</w:t>
            </w:r>
            <w:r w:rsidR="00E85F61">
              <w:rPr>
                <w:webHidden/>
              </w:rPr>
              <w:fldChar w:fldCharType="begin"/>
            </w:r>
            <w:r w:rsidR="00E85F61">
              <w:rPr>
                <w:webHidden/>
              </w:rPr>
              <w:instrText>PAGEREF _Toc61948477 \h</w:instrText>
            </w:r>
            <w:r w:rsidR="00E85F61">
              <w:rPr>
                <w:webHidden/>
              </w:rPr>
            </w:r>
            <w:r w:rsidR="00E85F61">
              <w:rPr>
                <w:webHidden/>
              </w:rPr>
              <w:fldChar w:fldCharType="separate"/>
            </w:r>
            <w:r w:rsidR="00E85F61">
              <w:rPr>
                <w:rStyle w:val="IndexLink"/>
              </w:rPr>
              <w:tab/>
              <w:t>22</w:t>
            </w:r>
            <w:r w:rsidR="00E85F61">
              <w:rPr>
                <w:webHidden/>
              </w:rPr>
              <w:fldChar w:fldCharType="end"/>
            </w:r>
          </w:hyperlink>
        </w:p>
        <w:p w14:paraId="163CDEBF" w14:textId="77777777" w:rsidR="006C3C33" w:rsidRDefault="0020629C">
          <w:pPr>
            <w:pStyle w:val="Verzeichnis3"/>
            <w:tabs>
              <w:tab w:val="left" w:pos="1820"/>
              <w:tab w:val="right" w:leader="dot" w:pos="9396"/>
            </w:tabs>
            <w:rPr>
              <w:rFonts w:asciiTheme="minorHAnsi" w:eastAsiaTheme="minorEastAsia" w:hAnsiTheme="minorHAnsi" w:cstheme="minorBidi"/>
              <w:lang w:val="de-CH" w:eastAsia="de-CH"/>
            </w:rPr>
          </w:pPr>
          <w:hyperlink w:anchor="_Toc61948478">
            <w:r w:rsidR="00E85F61">
              <w:rPr>
                <w:rStyle w:val="IndexLink"/>
                <w:webHidden/>
              </w:rPr>
              <w:t>3.1.7</w:t>
            </w:r>
            <w:r w:rsidR="00E85F61">
              <w:rPr>
                <w:rStyle w:val="IndexLink"/>
                <w:rFonts w:asciiTheme="minorHAnsi" w:eastAsiaTheme="minorEastAsia" w:hAnsiTheme="minorHAnsi" w:cstheme="minorBidi"/>
                <w:lang w:val="de-CH" w:eastAsia="de-CH"/>
              </w:rPr>
              <w:tab/>
            </w:r>
            <w:r w:rsidR="00E85F61">
              <w:rPr>
                <w:rStyle w:val="IndexLink"/>
              </w:rPr>
              <w:t>WR6 - Scandinavian blocking</w:t>
            </w:r>
            <w:r w:rsidR="00E85F61">
              <w:rPr>
                <w:webHidden/>
              </w:rPr>
              <w:fldChar w:fldCharType="begin"/>
            </w:r>
            <w:r w:rsidR="00E85F61">
              <w:rPr>
                <w:webHidden/>
              </w:rPr>
              <w:instrText>PAGEREF _Toc61948478 \h</w:instrText>
            </w:r>
            <w:r w:rsidR="00E85F61">
              <w:rPr>
                <w:webHidden/>
              </w:rPr>
            </w:r>
            <w:r w:rsidR="00E85F61">
              <w:rPr>
                <w:webHidden/>
              </w:rPr>
              <w:fldChar w:fldCharType="separate"/>
            </w:r>
            <w:r w:rsidR="00E85F61">
              <w:rPr>
                <w:rStyle w:val="IndexLink"/>
              </w:rPr>
              <w:tab/>
              <w:t>22</w:t>
            </w:r>
            <w:r w:rsidR="00E85F61">
              <w:rPr>
                <w:webHidden/>
              </w:rPr>
              <w:fldChar w:fldCharType="end"/>
            </w:r>
          </w:hyperlink>
        </w:p>
        <w:p w14:paraId="07009F99" w14:textId="77777777" w:rsidR="006C3C33" w:rsidRDefault="0020629C">
          <w:pPr>
            <w:pStyle w:val="Verzeichnis2"/>
            <w:tabs>
              <w:tab w:val="left" w:pos="1540"/>
            </w:tabs>
            <w:rPr>
              <w:rFonts w:asciiTheme="minorHAnsi" w:eastAsiaTheme="minorEastAsia" w:hAnsiTheme="minorHAnsi" w:cstheme="minorBidi"/>
              <w:lang w:val="de-CH" w:eastAsia="de-CH"/>
            </w:rPr>
          </w:pPr>
          <w:hyperlink w:anchor="_Toc61948479">
            <w:r w:rsidR="00E85F61">
              <w:rPr>
                <w:rStyle w:val="IndexLink"/>
                <w:webHidden/>
              </w:rPr>
              <w:t>3.2</w:t>
            </w:r>
            <w:r w:rsidR="00E85F61">
              <w:rPr>
                <w:rStyle w:val="IndexLink"/>
                <w:rFonts w:asciiTheme="minorHAnsi" w:eastAsiaTheme="minorEastAsia" w:hAnsiTheme="minorHAnsi" w:cstheme="minorBidi"/>
                <w:lang w:val="de-CH" w:eastAsia="de-CH"/>
              </w:rPr>
              <w:tab/>
            </w:r>
            <w:r w:rsidR="00E85F61">
              <w:rPr>
                <w:rStyle w:val="IndexLink"/>
              </w:rPr>
              <w:t>Current and planned situation (2030)</w:t>
            </w:r>
            <w:r w:rsidR="00E85F61">
              <w:rPr>
                <w:rStyle w:val="IndexLink"/>
              </w:rPr>
              <w:tab/>
            </w:r>
            <w:r w:rsidR="00E85F61">
              <w:rPr>
                <w:webHidden/>
              </w:rPr>
              <w:fldChar w:fldCharType="begin"/>
            </w:r>
            <w:r w:rsidR="00E85F61">
              <w:rPr>
                <w:webHidden/>
              </w:rPr>
              <w:instrText>PAGEREF _Toc61948479 \h</w:instrText>
            </w:r>
            <w:r w:rsidR="00E85F61">
              <w:rPr>
                <w:webHidden/>
              </w:rPr>
            </w:r>
            <w:r w:rsidR="00E85F61">
              <w:rPr>
                <w:webHidden/>
              </w:rPr>
              <w:fldChar w:fldCharType="separate"/>
            </w:r>
            <w:r w:rsidR="00E85F61">
              <w:rPr>
                <w:rStyle w:val="IndexLink"/>
                <w:b/>
                <w:bCs/>
                <w:lang w:val="de-DE"/>
              </w:rPr>
              <w:t>Fehler! Textmarke nicht definiert.</w:t>
            </w:r>
            <w:r w:rsidR="00E85F61">
              <w:rPr>
                <w:webHidden/>
              </w:rPr>
              <w:fldChar w:fldCharType="end"/>
            </w:r>
          </w:hyperlink>
        </w:p>
        <w:p w14:paraId="798D19E6" w14:textId="77777777" w:rsidR="006C3C33" w:rsidRDefault="0020629C">
          <w:pPr>
            <w:pStyle w:val="Verzeichnis2"/>
            <w:tabs>
              <w:tab w:val="left" w:pos="1540"/>
            </w:tabs>
            <w:rPr>
              <w:rFonts w:asciiTheme="minorHAnsi" w:eastAsiaTheme="minorEastAsia" w:hAnsiTheme="minorHAnsi" w:cstheme="minorBidi"/>
              <w:lang w:val="de-CH" w:eastAsia="de-CH"/>
            </w:rPr>
          </w:pPr>
          <w:hyperlink w:anchor="_Toc61948480">
            <w:r w:rsidR="00E85F61">
              <w:rPr>
                <w:rStyle w:val="IndexLink"/>
                <w:webHidden/>
              </w:rPr>
              <w:t>3.3</w:t>
            </w:r>
            <w:r w:rsidR="00E85F61">
              <w:rPr>
                <w:rStyle w:val="IndexLink"/>
                <w:rFonts w:asciiTheme="minorHAnsi" w:eastAsiaTheme="minorEastAsia" w:hAnsiTheme="minorHAnsi" w:cstheme="minorBidi"/>
                <w:lang w:val="de-CH" w:eastAsia="de-CH"/>
              </w:rPr>
              <w:tab/>
            </w:r>
            <w:r w:rsidR="00E85F61">
              <w:rPr>
                <w:rStyle w:val="IndexLink"/>
              </w:rPr>
              <w:t>Scenarios for IC distribution</w:t>
            </w:r>
            <w:r w:rsidR="00E85F61">
              <w:rPr>
                <w:webHidden/>
              </w:rPr>
              <w:fldChar w:fldCharType="begin"/>
            </w:r>
            <w:r w:rsidR="00E85F61">
              <w:rPr>
                <w:webHidden/>
              </w:rPr>
              <w:instrText>PAGEREF _Toc61948480 \h</w:instrText>
            </w:r>
            <w:r w:rsidR="00E85F61">
              <w:rPr>
                <w:webHidden/>
              </w:rPr>
            </w:r>
            <w:r w:rsidR="00E85F61">
              <w:rPr>
                <w:webHidden/>
              </w:rPr>
              <w:fldChar w:fldCharType="separate"/>
            </w:r>
            <w:r w:rsidR="00E85F61">
              <w:rPr>
                <w:rStyle w:val="IndexLink"/>
              </w:rPr>
              <w:tab/>
              <w:t>35</w:t>
            </w:r>
            <w:r w:rsidR="00E85F61">
              <w:rPr>
                <w:webHidden/>
              </w:rPr>
              <w:fldChar w:fldCharType="end"/>
            </w:r>
          </w:hyperlink>
        </w:p>
        <w:p w14:paraId="177138C1" w14:textId="77777777" w:rsidR="006C3C33" w:rsidRDefault="0020629C">
          <w:pPr>
            <w:pStyle w:val="Verzeichnis1"/>
            <w:rPr>
              <w:rFonts w:asciiTheme="minorHAnsi" w:eastAsiaTheme="minorEastAsia" w:hAnsiTheme="minorHAnsi" w:cstheme="minorBidi"/>
              <w:lang w:val="de-CH" w:eastAsia="de-CH"/>
            </w:rPr>
          </w:pPr>
          <w:hyperlink w:anchor="_Toc61948481">
            <w:r w:rsidR="00E85F61">
              <w:rPr>
                <w:rStyle w:val="IndexLink"/>
                <w:webHidden/>
                <w14:scene3d>
                  <w14:camera w14:prst="orthographicFront"/>
                  <w14:lightRig w14:rig="threePt" w14:dir="t">
                    <w14:rot w14:lat="0" w14:lon="0" w14:rev="0"/>
                  </w14:lightRig>
                </w14:scene3d>
              </w:rPr>
              <w:t>4.</w:t>
            </w:r>
            <w:r w:rsidR="00E85F61">
              <w:rPr>
                <w:rStyle w:val="IndexLink"/>
                <w:rFonts w:asciiTheme="minorHAnsi" w:eastAsiaTheme="minorEastAsia" w:hAnsiTheme="minorHAnsi" w:cstheme="minorBidi"/>
                <w:lang w:val="de-CH" w:eastAsia="de-CH"/>
              </w:rPr>
              <w:tab/>
            </w:r>
            <w:r w:rsidR="00E85F61">
              <w:rPr>
                <w:rStyle w:val="IndexLink"/>
              </w:rPr>
              <w:t>Conclusion</w:t>
            </w:r>
            <w:r w:rsidR="00E85F61">
              <w:rPr>
                <w:webHidden/>
              </w:rPr>
              <w:fldChar w:fldCharType="begin"/>
            </w:r>
            <w:r w:rsidR="00E85F61">
              <w:rPr>
                <w:webHidden/>
              </w:rPr>
              <w:instrText>PAGEREF _Toc61948481 \h</w:instrText>
            </w:r>
            <w:r w:rsidR="00E85F61">
              <w:rPr>
                <w:webHidden/>
              </w:rPr>
            </w:r>
            <w:r w:rsidR="00E85F61">
              <w:rPr>
                <w:webHidden/>
              </w:rPr>
              <w:fldChar w:fldCharType="separate"/>
            </w:r>
            <w:r w:rsidR="00E85F61">
              <w:rPr>
                <w:rStyle w:val="IndexLink"/>
              </w:rPr>
              <w:tab/>
              <w:t>35</w:t>
            </w:r>
            <w:r w:rsidR="00E85F61">
              <w:rPr>
                <w:webHidden/>
              </w:rPr>
              <w:fldChar w:fldCharType="end"/>
            </w:r>
          </w:hyperlink>
        </w:p>
        <w:p w14:paraId="48A45991" w14:textId="77777777" w:rsidR="006C3C33" w:rsidRDefault="0020629C">
          <w:pPr>
            <w:pStyle w:val="Verzeichnis1"/>
            <w:rPr>
              <w:rFonts w:asciiTheme="minorHAnsi" w:eastAsiaTheme="minorEastAsia" w:hAnsiTheme="minorHAnsi" w:cstheme="minorBidi"/>
              <w:lang w:val="de-CH" w:eastAsia="de-CH"/>
            </w:rPr>
          </w:pPr>
          <w:hyperlink w:anchor="_Toc61948482">
            <w:r w:rsidR="00E85F61">
              <w:rPr>
                <w:rStyle w:val="IndexLink"/>
                <w:webHidden/>
                <w14:scene3d>
                  <w14:camera w14:prst="orthographicFront"/>
                  <w14:lightRig w14:rig="threePt" w14:dir="t">
                    <w14:rot w14:lat="0" w14:lon="0" w14:rev="0"/>
                  </w14:lightRig>
                </w14:scene3d>
              </w:rPr>
              <w:t>6.</w:t>
            </w:r>
            <w:r w:rsidR="00E85F61">
              <w:rPr>
                <w:rStyle w:val="IndexLink"/>
                <w:rFonts w:asciiTheme="minorHAnsi" w:eastAsiaTheme="minorEastAsia" w:hAnsiTheme="minorHAnsi" w:cstheme="minorBidi"/>
                <w:lang w:val="de-CH" w:eastAsia="de-CH"/>
              </w:rPr>
              <w:tab/>
            </w:r>
            <w:r w:rsidR="00E85F61">
              <w:rPr>
                <w:rStyle w:val="IndexLink"/>
              </w:rPr>
              <w:t>References</w:t>
            </w:r>
            <w:r w:rsidR="00E85F61">
              <w:rPr>
                <w:webHidden/>
              </w:rPr>
              <w:fldChar w:fldCharType="begin"/>
            </w:r>
            <w:r w:rsidR="00E85F61">
              <w:rPr>
                <w:webHidden/>
              </w:rPr>
              <w:instrText>PAGEREF _Toc61948482 \h</w:instrText>
            </w:r>
            <w:r w:rsidR="00E85F61">
              <w:rPr>
                <w:webHidden/>
              </w:rPr>
            </w:r>
            <w:r w:rsidR="00E85F61">
              <w:rPr>
                <w:webHidden/>
              </w:rPr>
              <w:fldChar w:fldCharType="separate"/>
            </w:r>
            <w:r w:rsidR="00E85F61">
              <w:rPr>
                <w:rStyle w:val="IndexLink"/>
              </w:rPr>
              <w:tab/>
              <w:t>36</w:t>
            </w:r>
            <w:r w:rsidR="00E85F61">
              <w:rPr>
                <w:webHidden/>
              </w:rPr>
              <w:fldChar w:fldCharType="end"/>
            </w:r>
          </w:hyperlink>
        </w:p>
        <w:p w14:paraId="0FB78278" w14:textId="77777777" w:rsidR="006C3C33" w:rsidRDefault="00E85F61">
          <w:r>
            <w:fldChar w:fldCharType="end"/>
          </w:r>
        </w:p>
      </w:sdtContent>
    </w:sdt>
    <w:p w14:paraId="1FC39945" w14:textId="77777777" w:rsidR="006C3C33" w:rsidRDefault="00E85F61">
      <w:pPr>
        <w:ind w:firstLine="0"/>
        <w:jc w:val="left"/>
      </w:pPr>
      <w:r>
        <w:br w:type="page"/>
      </w:r>
    </w:p>
    <w:p w14:paraId="3E7A9F1C" w14:textId="77777777" w:rsidR="006C3C33" w:rsidRDefault="00E85F61">
      <w:pPr>
        <w:pStyle w:val="berschrift1"/>
        <w:numPr>
          <w:ilvl w:val="0"/>
          <w:numId w:val="2"/>
        </w:numPr>
      </w:pPr>
      <w:bookmarkStart w:id="4" w:name="_Toc61948458"/>
      <w:r>
        <w:lastRenderedPageBreak/>
        <w:t>Introduction</w:t>
      </w:r>
      <w:bookmarkEnd w:id="4"/>
    </w:p>
    <w:p w14:paraId="36504A0C" w14:textId="77777777" w:rsidR="006C3C33" w:rsidRDefault="00E85F61">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5" w:name="__Fieldmark__328_3434669275"/>
      <w:r>
        <w:rPr>
          <w:color w:val="000000" w:themeColor="text1"/>
        </w:rPr>
        <w:t>(</w:t>
      </w:r>
      <w:bookmarkStart w:id="6" w:name="__Fieldmark__2173_3287146748"/>
      <w:r>
        <w:rPr>
          <w:color w:val="000000" w:themeColor="text1"/>
        </w:rPr>
        <w:t>Hulme, 2016)</w:t>
      </w:r>
      <w:r>
        <w:fldChar w:fldCharType="end"/>
      </w:r>
      <w:bookmarkEnd w:id="5"/>
      <w:bookmarkEnd w:id="6"/>
      <w:r>
        <w:rPr>
          <w:color w:val="000000" w:themeColor="text1"/>
        </w:rPr>
        <w:t>. To achieve this goal a transition from conventional fossil to renewable energy technologies is substantial. Solar power generating p</w:t>
      </w:r>
      <w: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7" w:name="__Fieldmark__336_3434669275"/>
      <w:r>
        <w:t>(</w:t>
      </w:r>
      <w:bookmarkStart w:id="8" w:name="__Fieldmark__2210_3287146748"/>
      <w:r>
        <w:t>J</w:t>
      </w:r>
      <w:bookmarkStart w:id="9" w:name="__Fieldmark__357_3718023903"/>
      <w:r>
        <w:t>äger-Waldau, 2019)</w:t>
      </w:r>
      <w:r>
        <w:fldChar w:fldCharType="end"/>
      </w:r>
      <w:bookmarkEnd w:id="7"/>
      <w:bookmarkEnd w:id="8"/>
      <w:bookmarkEnd w:id="9"/>
      <w:r>
        <w:t xml:space="preserve">. </w:t>
      </w:r>
    </w:p>
    <w:p w14:paraId="5E67D490" w14:textId="77777777" w:rsidR="006C3C33" w:rsidRDefault="00E85F61">
      <w:r>
        <w:rPr>
          <w:rFonts w:ascii="Wingdings" w:eastAsia="Wingdings" w:hAnsi="Wingdings" w:cs="Wingdings"/>
        </w:rPr>
        <w:t></w:t>
      </w:r>
      <w:r>
        <w:t xml:space="preserve"> plan from NCEP for 2030</w:t>
      </w:r>
    </w:p>
    <w:p w14:paraId="6403230E" w14:textId="77777777" w:rsidR="006C3C33" w:rsidRDefault="00E85F61">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0562CB0E" w14:textId="77777777" w:rsidR="006C3C33" w:rsidRDefault="006C3C33"/>
    <w:p w14:paraId="5D69517A" w14:textId="77777777" w:rsidR="006C3C33" w:rsidRDefault="00E85F61">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fldChar w:fldCharType="separate"/>
      </w:r>
      <w:bookmarkStart w:id="10" w:name="__Fieldmark__356_3434669275"/>
      <w:r>
        <w:t>(</w:t>
      </w:r>
      <w:bookmarkStart w:id="11" w:name="__Fieldmark__2228_3287146748"/>
      <w:r>
        <w:t>G</w:t>
      </w:r>
      <w:bookmarkStart w:id="12" w:name="__Fieldmark__370_3718023903"/>
      <w:r>
        <w:t>raabak &amp; Korpås, 2016; Stram, 2016)</w:t>
      </w:r>
      <w:r>
        <w:fldChar w:fldCharType="end"/>
      </w:r>
      <w:bookmarkEnd w:id="10"/>
      <w:bookmarkEnd w:id="11"/>
      <w:bookmarkEnd w:id="12"/>
      <w:r>
        <w:t xml:space="preserve">.  </w:t>
      </w:r>
      <w:r>
        <w:rPr>
          <w:rFonts w:ascii="Wingdings" w:eastAsia="Wingdings" w:hAnsi="Wingdings" w:cs="Wingdings"/>
        </w:rPr>
        <w:t></w:t>
      </w:r>
      <w:r>
        <w:t xml:space="preserve"> </w:t>
      </w:r>
      <w:proofErr w:type="spellStart"/>
      <w:r>
        <w:t>Drücke</w:t>
      </w:r>
      <w:proofErr w:type="spellEnd"/>
      <w:r>
        <w:t xml:space="preserve"> 2020 James 2007</w:t>
      </w:r>
    </w:p>
    <w:p w14:paraId="34CE0A41" w14:textId="77777777" w:rsidR="006C3C33" w:rsidRDefault="006C3C33"/>
    <w:p w14:paraId="62EBF3C5" w14:textId="77777777" w:rsidR="006C3C33" w:rsidRDefault="006C3C33"/>
    <w:p w14:paraId="53904788" w14:textId="77777777" w:rsidR="006C3C33" w:rsidRDefault="00E85F61">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13" w:name="__Fieldmark__370_3434669275"/>
      <w:r>
        <w:t>(</w:t>
      </w:r>
      <w:bookmarkStart w:id="14" w:name="__Fieldmark__2247_3287146748"/>
      <w:r>
        <w:t>M</w:t>
      </w:r>
      <w:bookmarkStart w:id="15" w:name="__Fieldmark__384_3718023903"/>
      <w:r>
        <w:t>ills &amp; Wiser, 2010)</w:t>
      </w:r>
      <w:r>
        <w:fldChar w:fldCharType="end"/>
      </w:r>
      <w:bookmarkEnd w:id="13"/>
      <w:bookmarkEnd w:id="14"/>
      <w:bookmarkEnd w:id="15"/>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16" w:name="__Fieldmark__381_3434669275"/>
      <w:r>
        <w:t>(</w:t>
      </w:r>
      <w:bookmarkStart w:id="17" w:name="__Fieldmark__2258_3287146748"/>
      <w:r>
        <w:t>G</w:t>
      </w:r>
      <w:bookmarkStart w:id="18" w:name="__Fieldmark__398_3718023903"/>
      <w:r>
        <w:t>rams et al., 2017)</w:t>
      </w:r>
      <w:r>
        <w:fldChar w:fldCharType="end"/>
      </w:r>
      <w:bookmarkEnd w:id="16"/>
      <w:bookmarkEnd w:id="17"/>
      <w:bookmarkEnd w:id="18"/>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fldChar w:fldCharType="separate"/>
      </w:r>
      <w:bookmarkStart w:id="19" w:name="__Fieldmark__392_3434669275"/>
      <w:r>
        <w:t>(</w:t>
      </w:r>
      <w:bookmarkStart w:id="20" w:name="__Fieldmark__2266_3287146748"/>
      <w:r>
        <w:t>H</w:t>
      </w:r>
      <w:bookmarkStart w:id="21" w:name="__Fieldmark__415_3718023903"/>
      <w:r>
        <w:t>eide et al., 2010)</w:t>
      </w:r>
      <w:r>
        <w:fldChar w:fldCharType="end"/>
      </w:r>
      <w:bookmarkEnd w:id="19"/>
      <w:bookmarkEnd w:id="20"/>
      <w:bookmarkEnd w:id="21"/>
      <w:r>
        <w:t xml:space="preserve">. The efficiency of a PV panel is mainly dominated by the available surface solar radiation and the panel temperatur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bookmarkStart w:id="22" w:name="__Fieldmark__403_3434669275"/>
      <w:r>
        <w:t>(</w:t>
      </w:r>
      <w:bookmarkStart w:id="23" w:name="__Fieldmark__2273_3287146748"/>
      <w:r>
        <w:t>Huld et al., 2010)</w:t>
      </w:r>
      <w:r>
        <w:fldChar w:fldCharType="end"/>
      </w:r>
      <w:bookmarkEnd w:id="22"/>
      <w:bookmarkEnd w:id="23"/>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24" w:name="__Fieldmark__410_3434669275"/>
      <w:r>
        <w:t>(</w:t>
      </w:r>
      <w:bookmarkStart w:id="25" w:name="__Fieldmark__2300_3287146748"/>
      <w:r>
        <w:t>S</w:t>
      </w:r>
      <w:bookmarkStart w:id="26" w:name="__Fieldmark__437_3718023903"/>
      <w:r>
        <w:t>weerts et al., 2019; Wild et al., 2015)</w:t>
      </w:r>
      <w:r>
        <w:fldChar w:fldCharType="end"/>
      </w:r>
      <w:bookmarkEnd w:id="24"/>
      <w:bookmarkEnd w:id="25"/>
      <w:bookmarkEnd w:id="26"/>
      <w:r>
        <w:t>.</w:t>
      </w:r>
    </w:p>
    <w:p w14:paraId="5AC0BFC2" w14:textId="77777777" w:rsidR="006C3C33" w:rsidRDefault="00E85F61">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27" w:name="__Fieldmark__422_3434669275"/>
      <w:r>
        <w:t>(</w:t>
      </w:r>
      <w:bookmarkStart w:id="28" w:name="__Fieldmark__2308_3287146748"/>
      <w:r>
        <w:t>S</w:t>
      </w:r>
      <w:bookmarkStart w:id="29" w:name="__Fieldmark__454_3718023903"/>
      <w:r>
        <w:t>tram, 2016)</w:t>
      </w:r>
      <w:r>
        <w:fldChar w:fldCharType="end"/>
      </w:r>
      <w:bookmarkEnd w:id="27"/>
      <w:bookmarkEnd w:id="28"/>
      <w:bookmarkEnd w:id="29"/>
      <w:r>
        <w:t xml:space="preserve">. </w:t>
      </w:r>
    </w:p>
    <w:p w14:paraId="63B0B3A6" w14:textId="77777777" w:rsidR="006C3C33" w:rsidRDefault="00E85F61">
      <w:pPr>
        <w:rPr>
          <w:lang w:val="de-CH"/>
        </w:rPr>
      </w:pPr>
      <w:r>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agen 2015, Garnier and Madlener 2015</w:t>
      </w:r>
    </w:p>
    <w:p w14:paraId="41B2D9C6" w14:textId="77777777" w:rsidR="006C3C33" w:rsidRDefault="00E85F61">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7D3F56F8" w14:textId="77777777" w:rsidR="006C3C33" w:rsidRDefault="00E85F61">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fldChar w:fldCharType="separate"/>
      </w:r>
      <w:bookmarkStart w:id="30" w:name="__Fieldmark__441_3434669275"/>
      <w:r>
        <w:t>(</w:t>
      </w:r>
      <w:bookmarkStart w:id="31" w:name="__Fieldmark__2338_3287146748"/>
      <w:r>
        <w:t>D</w:t>
      </w:r>
      <w:bookmarkStart w:id="32" w:name="__Fieldmark__474_3718023903"/>
      <w:r>
        <w:t>elucchi &amp; Jacobson, 2011; Graabak &amp; Korpås, 2016)</w:t>
      </w:r>
      <w:r>
        <w:fldChar w:fldCharType="end"/>
      </w:r>
      <w:bookmarkEnd w:id="30"/>
      <w:bookmarkEnd w:id="31"/>
      <w:bookmarkEnd w:id="32"/>
      <w:r>
        <w:t xml:space="preserve">. </w:t>
      </w:r>
      <w:r>
        <w:lastRenderedPageBreak/>
        <w:t xml:space="preserve">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fldChar w:fldCharType="separate"/>
      </w:r>
      <w:bookmarkStart w:id="33" w:name="__Fieldmark__452_3434669275"/>
      <w:r>
        <w:t>(</w:t>
      </w:r>
      <w:bookmarkStart w:id="34" w:name="__Fieldmark__2370_3287146748"/>
      <w:r>
        <w:t>G</w:t>
      </w:r>
      <w:bookmarkStart w:id="35" w:name="__Fieldmark__492_3718023903"/>
      <w:r>
        <w:t>raabak &amp; Korpås, 2016; Heide et al., 2010; Santos-Alamillos et al., 2015)</w:t>
      </w:r>
      <w:r>
        <w:fldChar w:fldCharType="end"/>
      </w:r>
      <w:bookmarkEnd w:id="33"/>
      <w:bookmarkEnd w:id="34"/>
      <w:bookmarkEnd w:id="35"/>
      <w:r>
        <w:t>. To summarize, different studies already have proposed methods to reduce short, diurnal or seasonal solar power production variability.</w:t>
      </w:r>
    </w:p>
    <w:p w14:paraId="44F9EDCA" w14:textId="77777777" w:rsidR="006C3C33" w:rsidRDefault="00E85F61">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B41FF0F" w14:textId="77777777" w:rsidR="006C3C33" w:rsidRDefault="00E85F61">
      <w:pPr>
        <w:pStyle w:val="Listenabsatz"/>
        <w:numPr>
          <w:ilvl w:val="0"/>
          <w:numId w:val="4"/>
        </w:numPr>
      </w:pPr>
      <w:proofErr w:type="spellStart"/>
      <w:r>
        <w:t>Bloomfiled</w:t>
      </w:r>
      <w:proofErr w:type="spellEnd"/>
      <w:r>
        <w:t xml:space="preserve"> 2020 TCTs</w:t>
      </w:r>
    </w:p>
    <w:p w14:paraId="12037561" w14:textId="77777777" w:rsidR="006C3C33" w:rsidRDefault="00E85F61">
      <w:pPr>
        <w:pStyle w:val="Listenabsatz"/>
        <w:numPr>
          <w:ilvl w:val="0"/>
          <w:numId w:val="4"/>
        </w:numPr>
      </w:pPr>
      <w:r>
        <w:t>Thornton 2017</w:t>
      </w:r>
    </w:p>
    <w:p w14:paraId="441E509C" w14:textId="77777777" w:rsidR="006C3C33" w:rsidRDefault="00E85F61">
      <w:r>
        <w:t xml:space="preserv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36" w:name="__Fieldmark__471_3434669275"/>
      <w:r>
        <w:t>G</w:t>
      </w:r>
      <w:bookmarkStart w:id="37" w:name="__Fieldmark__2404_3287146748"/>
      <w:r>
        <w:t>r</w:t>
      </w:r>
      <w:bookmarkStart w:id="38" w:name="__Fieldmark__506_3718023903"/>
      <w:r>
        <w:t xml:space="preserve">ams </w:t>
      </w:r>
      <w:r>
        <w:rPr>
          <w:i/>
        </w:rPr>
        <w:t>et al.</w:t>
      </w:r>
      <w:r>
        <w:t xml:space="preserve"> (2017)</w:t>
      </w:r>
      <w:r>
        <w:fldChar w:fldCharType="end"/>
      </w:r>
      <w:bookmarkEnd w:id="36"/>
      <w:bookmarkEnd w:id="37"/>
      <w:bookmarkEnd w:id="38"/>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fldChar w:fldCharType="separate"/>
      </w:r>
      <w:bookmarkStart w:id="39" w:name="__Fieldmark__486_3434669275"/>
      <w:r>
        <w:t>R</w:t>
      </w:r>
      <w:bookmarkStart w:id="40" w:name="__Fieldmark__2464_3287146748"/>
      <w:r>
        <w:t xml:space="preserve">am </w:t>
      </w:r>
      <w:r>
        <w:rPr>
          <w:i/>
        </w:rPr>
        <w:t>et al.</w:t>
      </w:r>
      <w:r>
        <w:t xml:space="preserve"> (2017)</w:t>
      </w:r>
      <w:r>
        <w:fldChar w:fldCharType="end"/>
      </w:r>
      <w:bookmarkEnd w:id="39"/>
      <w:bookmarkEnd w:id="40"/>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41" w:name="__Fieldmark__497_3434669275"/>
      <w:r>
        <w:t>G</w:t>
      </w:r>
      <w:bookmarkStart w:id="42" w:name="__Fieldmark__2488_3287146748"/>
      <w:r>
        <w:t xml:space="preserve">rams </w:t>
      </w:r>
      <w:r>
        <w:rPr>
          <w:i/>
        </w:rPr>
        <w:t>et al.</w:t>
      </w:r>
      <w:r>
        <w:t xml:space="preserve"> (2017)</w:t>
      </w:r>
      <w:r>
        <w:fldChar w:fldCharType="end"/>
      </w:r>
      <w:bookmarkEnd w:id="41"/>
      <w:bookmarkEnd w:id="42"/>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14:paraId="6D98A12B" w14:textId="77777777" w:rsidR="006C3C33" w:rsidRDefault="006C3C33"/>
    <w:p w14:paraId="05EDE556" w14:textId="77777777" w:rsidR="006C3C33" w:rsidRDefault="00E85F61">
      <w:pPr>
        <w:pStyle w:val="Listenabsatz"/>
        <w:numPr>
          <w:ilvl w:val="0"/>
          <w:numId w:val="4"/>
        </w:numPr>
      </w:pPr>
      <w:r>
        <w:t>Timescale discussion necessary?</w:t>
      </w:r>
    </w:p>
    <w:p w14:paraId="2678CE7F" w14:textId="77777777" w:rsidR="006C3C33" w:rsidRDefault="00E85F61">
      <w:pPr>
        <w:pStyle w:val="Listenabsatz"/>
        <w:numPr>
          <w:ilvl w:val="0"/>
          <w:numId w:val="4"/>
        </w:numPr>
      </w:pPr>
      <w:r>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511618C7" w14:textId="77777777" w:rsidR="006C3C33" w:rsidRDefault="00E85F61">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2946DB82" w14:textId="77777777" w:rsidR="006C3C33" w:rsidRDefault="006C3C33">
      <w:pPr>
        <w:pStyle w:val="Listenabsatz"/>
        <w:numPr>
          <w:ilvl w:val="0"/>
          <w:numId w:val="4"/>
        </w:numPr>
      </w:pPr>
    </w:p>
    <w:p w14:paraId="5997CC1D" w14:textId="77777777" w:rsidR="006C3C33" w:rsidRDefault="006C3C33"/>
    <w:p w14:paraId="110FFD37" w14:textId="77777777" w:rsidR="006C3C33" w:rsidRDefault="006C3C33"/>
    <w:p w14:paraId="02EA68B8" w14:textId="77777777" w:rsidR="006C3C33" w:rsidRDefault="00E85F61">
      <w:r>
        <w:t>IRENA 0.784TW EU and 0.107 rest of Europe</w:t>
      </w:r>
    </w:p>
    <w:p w14:paraId="6B699379" w14:textId="77777777" w:rsidR="006C3C33" w:rsidRDefault="00E85F61">
      <w:r>
        <w:br w:type="page"/>
      </w:r>
    </w:p>
    <w:p w14:paraId="44CE34AC" w14:textId="77777777" w:rsidR="006C3C33" w:rsidRDefault="00E85F61">
      <w:pPr>
        <w:pStyle w:val="berschrift1"/>
        <w:numPr>
          <w:ilvl w:val="0"/>
          <w:numId w:val="2"/>
        </w:numPr>
      </w:pPr>
      <w:bookmarkStart w:id="43" w:name="_Toc61948459"/>
      <w:r>
        <w:lastRenderedPageBreak/>
        <w:t>Data &amp; Methods</w:t>
      </w:r>
      <w:bookmarkEnd w:id="43"/>
    </w:p>
    <w:p w14:paraId="555274F4" w14:textId="77777777" w:rsidR="006C3C33" w:rsidRDefault="00E85F61">
      <w:r>
        <w:t>Chapter 2 first describes the datasets which are the underlying sources of this study (section data). Afterwards it illustrates how the datasets are used to achieve the objective of reducing PV power output variability in Europe in the section method.</w:t>
      </w:r>
    </w:p>
    <w:p w14:paraId="51A59785" w14:textId="77777777" w:rsidR="006C3C33" w:rsidRDefault="00E85F61">
      <w:pPr>
        <w:pStyle w:val="berschrift2"/>
        <w:numPr>
          <w:ilvl w:val="1"/>
          <w:numId w:val="2"/>
        </w:numPr>
        <w:ind w:hanging="578"/>
      </w:pPr>
      <w:bookmarkStart w:id="44" w:name="_Toc61948460"/>
      <w:r>
        <w:t>Data</w:t>
      </w:r>
      <w:bookmarkEnd w:id="44"/>
    </w:p>
    <w:p w14:paraId="4DFF734E" w14:textId="77777777" w:rsidR="006C3C33" w:rsidRDefault="00E85F61">
      <w:pPr>
        <w:pStyle w:val="berschrift3"/>
        <w:numPr>
          <w:ilvl w:val="2"/>
          <w:numId w:val="2"/>
        </w:numPr>
      </w:pPr>
      <w:bookmarkStart w:id="45" w:name="_Toc61948461"/>
      <w:r>
        <w:t>ERA5</w:t>
      </w:r>
      <w:bookmarkEnd w:id="45"/>
    </w:p>
    <w:p w14:paraId="10CEDA7C" w14:textId="77777777" w:rsidR="006C3C33" w:rsidRDefault="00E85F61">
      <w:r>
        <w:t xml:space="preserve">The reanalyse dataset, </w:t>
      </w:r>
      <w:hyperlink r:id="rId8" w:anchor="!/dataset/reanalysis-era5-pressure-levels?tab=overview" w:history="1">
        <w:r>
          <w:rPr>
            <w:rStyle w:val="InternetLink"/>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bookmarkStart w:id="46" w:name="__Fieldmark__530_3434669275"/>
      <w:r>
        <w:t>(</w:t>
      </w:r>
      <w:bookmarkStart w:id="47" w:name="__Fieldmark__2583_3287146748"/>
      <w:r>
        <w:t>Hersbach et al., 2018)</w:t>
      </w:r>
      <w:r>
        <w:fldChar w:fldCharType="end"/>
      </w:r>
      <w:bookmarkEnd w:id="46"/>
      <w:bookmarkEnd w:id="47"/>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48" w:name="__Fieldmark__537_3434669275"/>
      <w:r>
        <w:t>(</w:t>
      </w:r>
      <w:bookmarkStart w:id="49" w:name="__Fieldmark__2598_3287146748"/>
      <w:r>
        <w:t>H</w:t>
      </w:r>
      <w:bookmarkStart w:id="50" w:name="__Fieldmark__722_3718023903"/>
      <w:r>
        <w:t>ennermann &amp; Yang, 2018)</w:t>
      </w:r>
      <w:r>
        <w:fldChar w:fldCharType="end"/>
      </w:r>
      <w:bookmarkEnd w:id="48"/>
      <w:bookmarkEnd w:id="49"/>
      <w:bookmarkEnd w:id="50"/>
      <w:r>
        <w:t>.</w:t>
      </w:r>
    </w:p>
    <w:p w14:paraId="375CE453" w14:textId="77777777" w:rsidR="006C3C33" w:rsidRDefault="00E85F61">
      <w: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fldChar w:fldCharType="separate"/>
      </w:r>
      <w:bookmarkStart w:id="51" w:name="__Fieldmark__549_3434669275"/>
      <w:r>
        <w:t>(</w:t>
      </w:r>
      <w:bookmarkStart w:id="52" w:name="__Fieldmark__2616_3287146748"/>
      <w:r>
        <w:t>Cassou, 2008; Grams et al., 2017; Michelangeli et al., 1995)</w:t>
      </w:r>
      <w:r>
        <w:fldChar w:fldCharType="end"/>
      </w:r>
      <w:bookmarkEnd w:id="51"/>
      <w:bookmarkEnd w:id="52"/>
      <w: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hyperlink r:id="rId9"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3" w:name="__Fieldmark__559_3434669275"/>
      <w:r>
        <w:t>(</w:t>
      </w:r>
      <w:bookmarkStart w:id="54" w:name="__Fieldmark__2642_3287146748"/>
      <w:r>
        <w:t>Muñoz Sabater, 2019)</w:t>
      </w:r>
      <w:r>
        <w:fldChar w:fldCharType="end"/>
      </w:r>
      <w:bookmarkEnd w:id="53"/>
      <w:bookmarkEnd w:id="54"/>
      <w: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55" w:name="__Fieldmark__566_3434669275"/>
      <w:r>
        <w:t>(</w:t>
      </w:r>
      <w:bookmarkStart w:id="56" w:name="__Fieldmark__2658_3287146748"/>
      <w:r>
        <w:t>Muñoz Sabater, 2019)</w:t>
      </w:r>
      <w:r>
        <w:fldChar w:fldCharType="end"/>
      </w:r>
      <w:bookmarkEnd w:id="55"/>
      <w:bookmarkEnd w:id="56"/>
      <w:r>
        <w:t xml:space="preserve">. We choose a slightly coarser resolution of 0.25 degrees, comparable to the 0.28 degrees of geopotential height. </w:t>
      </w:r>
    </w:p>
    <w:p w14:paraId="2D4A0A67" w14:textId="77777777" w:rsidR="006C3C33" w:rsidRDefault="00E85F61">
      <w:pPr>
        <w:pStyle w:val="berschrift3"/>
        <w:numPr>
          <w:ilvl w:val="2"/>
          <w:numId w:val="2"/>
        </w:numPr>
      </w:pPr>
      <w:bookmarkStart w:id="57" w:name="_Toc61948462"/>
      <w:bookmarkStart w:id="58" w:name="_Ref61344044"/>
      <w:proofErr w:type="spellStart"/>
      <w:r>
        <w:t>Renewables.ninja</w:t>
      </w:r>
      <w:proofErr w:type="spellEnd"/>
      <w:r>
        <w:t xml:space="preserve"> and the Global Solar Energy Estimator (GSEE)</w:t>
      </w:r>
      <w:bookmarkEnd w:id="57"/>
      <w:bookmarkEnd w:id="58"/>
    </w:p>
    <w:p w14:paraId="3EA79C6F" w14:textId="77777777" w:rsidR="006C3C33" w:rsidRDefault="00E85F61">
      <w:proofErr w:type="spellStart"/>
      <w:r>
        <w:t>Renewables.ninja</w:t>
      </w:r>
      <w:proofErr w:type="spellEnd"/>
      <w:r>
        <w:t xml:space="preserve"> (</w:t>
      </w:r>
      <w:hyperlink r:id="rId10">
        <w:r>
          <w:rPr>
            <w:rStyle w:val="InternetLink"/>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1">
        <w:r>
          <w:rPr>
            <w:rStyle w:val="InternetLink"/>
          </w:rPr>
          <w:t>GitHub</w:t>
        </w:r>
      </w:hyperlink>
      <w:r>
        <w:t xml:space="preserve"> and a detailed description of the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59" w:name="__Fieldmark__585_3434669275"/>
      <w:r>
        <w:t>P</w:t>
      </w:r>
      <w:bookmarkStart w:id="60" w:name="__Fieldmark__2678_3287146748"/>
      <w:r>
        <w:t>f</w:t>
      </w:r>
      <w:bookmarkStart w:id="61" w:name="__Fieldmark__884_3718023903"/>
      <w:r>
        <w:t>enninger and Staffell (2016)</w:t>
      </w:r>
      <w:r>
        <w:fldChar w:fldCharType="end"/>
      </w:r>
      <w:bookmarkEnd w:id="59"/>
      <w:bookmarkEnd w:id="60"/>
      <w:bookmarkEnd w:id="61"/>
      <w:r>
        <w:t xml:space="preserve">. The theoretical background of the GSEE is based on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62" w:name="__Fieldmark__596_3434669275"/>
      <w:r>
        <w:t>H</w:t>
      </w:r>
      <w:bookmarkStart w:id="63" w:name="__Fieldmark__2685_3287146748"/>
      <w:r>
        <w:t>u</w:t>
      </w:r>
      <w:bookmarkStart w:id="64" w:name="__Fieldmark__921_3718023903"/>
      <w:r>
        <w:t xml:space="preserve">ld </w:t>
      </w:r>
      <w:r>
        <w:rPr>
          <w:i/>
        </w:rPr>
        <w:t>et al.</w:t>
      </w:r>
      <w:r>
        <w:t xml:space="preserve"> (2010)</w:t>
      </w:r>
      <w:r>
        <w:fldChar w:fldCharType="end"/>
      </w:r>
      <w:bookmarkEnd w:id="62"/>
      <w:bookmarkEnd w:id="63"/>
      <w:bookmarkEnd w:id="64"/>
      <w:r>
        <w:t>. The following variables are the key input parameter of this method to estimate the energy yield of PV modules:</w:t>
      </w:r>
    </w:p>
    <w:p w14:paraId="1F7D73A9" w14:textId="77777777" w:rsidR="006C3C33" w:rsidRDefault="00E85F61">
      <w:pPr>
        <w:pStyle w:val="Listenabsatz"/>
        <w:numPr>
          <w:ilvl w:val="0"/>
          <w:numId w:val="3"/>
        </w:numPr>
      </w:pPr>
      <w:r>
        <w:t>Direct and diffuse irradiance at the PV panel</w:t>
      </w:r>
    </w:p>
    <w:p w14:paraId="0533D737" w14:textId="77777777" w:rsidR="006C3C33" w:rsidRDefault="00E85F61">
      <w:pPr>
        <w:pStyle w:val="Listenabsatz"/>
        <w:numPr>
          <w:ilvl w:val="0"/>
          <w:numId w:val="3"/>
        </w:numPr>
      </w:pPr>
      <w:r>
        <w:t>Panel temperature</w:t>
      </w:r>
    </w:p>
    <w:p w14:paraId="055A784B" w14:textId="77777777" w:rsidR="006C3C33" w:rsidRDefault="00E85F61">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5" w:name="__Fieldmark__613_3434669275"/>
      <w:r>
        <w:t>P</w:t>
      </w:r>
      <w:bookmarkStart w:id="66" w:name="__Fieldmark__2698_3287146748"/>
      <w:r>
        <w:t>f</w:t>
      </w:r>
      <w:bookmarkStart w:id="67" w:name="__Fieldmark__942_3718023903"/>
      <w:r>
        <w:t>enninger and Staffell (2016)</w:t>
      </w:r>
      <w:r>
        <w:fldChar w:fldCharType="end"/>
      </w:r>
      <w:bookmarkEnd w:id="65"/>
      <w:bookmarkEnd w:id="66"/>
      <w:bookmarkEnd w:id="67"/>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3FE9F23F" w14:textId="77777777" w:rsidR="006C3C33" w:rsidRDefault="0E2152ED">
      <w:pPr>
        <w:keepNext/>
        <w:jc w:val="center"/>
      </w:pPr>
      <w:r>
        <w:rPr>
          <w:noProof/>
        </w:rPr>
        <w:lastRenderedPageBreak/>
        <w:drawing>
          <wp:inline distT="0" distB="0" distL="0" distR="0" wp14:anchorId="1DBCFE6A" wp14:editId="174A8FFE">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02454E57" w14:textId="77777777" w:rsidR="006C3C33" w:rsidRDefault="00E85F61">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68" w:name="__Fieldmark__631_3434669275"/>
      <w:r>
        <w:rPr>
          <w:i w:val="0"/>
        </w:rPr>
        <w:t>(</w:t>
      </w:r>
      <w:bookmarkStart w:id="69" w:name="__Fieldmark__2726_3287146748"/>
      <w:r>
        <w:rPr>
          <w:i w:val="0"/>
        </w:rPr>
        <w:t>P</w:t>
      </w:r>
      <w:bookmarkStart w:id="70" w:name="__Fieldmark__906_3718023903"/>
      <w:r>
        <w:rPr>
          <w:i w:val="0"/>
        </w:rPr>
        <w:t>fenninger &amp; Staffell, 2016)</w:t>
      </w:r>
      <w:r>
        <w:fldChar w:fldCharType="end"/>
      </w:r>
      <w:bookmarkEnd w:id="68"/>
      <w:bookmarkEnd w:id="69"/>
      <w:bookmarkEnd w:id="70"/>
      <w:r>
        <w:t>.</w:t>
      </w:r>
    </w:p>
    <w:p w14:paraId="0002BC08" w14:textId="77777777" w:rsidR="006C3C33" w:rsidRDefault="00E85F61">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bookmarkStart w:id="71" w:name="__Fieldmark__643_3434669275"/>
      <w:r>
        <w:t>(</w:t>
      </w:r>
      <w:bookmarkStart w:id="72" w:name="__Fieldmark__2736_3287146748"/>
      <w:r>
        <w:t>Ridley</w:t>
      </w:r>
      <w:r>
        <w:rPr>
          <w:i/>
        </w:rPr>
        <w:t xml:space="preserve"> et al.</w:t>
      </w:r>
      <w:r>
        <w:t xml:space="preserve"> 2010; Lauret</w:t>
      </w:r>
      <w:r>
        <w:rPr>
          <w:i/>
        </w:rPr>
        <w:t xml:space="preserve"> et al. </w:t>
      </w:r>
      <w:r>
        <w:t>2013)</w:t>
      </w:r>
      <w:r>
        <w:fldChar w:fldCharType="end"/>
      </w:r>
      <w:bookmarkEnd w:id="71"/>
      <w:bookmarkEnd w:id="72"/>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4AB3A79F" w14:textId="77777777" w:rsidR="006C3C33" w:rsidRDefault="00E85F61">
      <w:r>
        <w:t>It is more common and easier to make comparison and analyses of PV power output with capacity factors rather than with absolute power output and we use this approach as well. The unit-less capacity factor CF is defined as:</w:t>
      </w:r>
    </w:p>
    <w:p w14:paraId="1F72F646" w14:textId="77777777" w:rsidR="006C3C33" w:rsidRDefault="006C3C33">
      <w:pPr>
        <w:pStyle w:val="Beschriftung"/>
        <w:keepNext/>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40335391" w14:textId="77777777">
        <w:trPr>
          <w:jc w:val="center"/>
        </w:trPr>
        <w:tc>
          <w:tcPr>
            <w:tcW w:w="701" w:type="dxa"/>
            <w:tcBorders>
              <w:top w:val="nil"/>
              <w:left w:val="nil"/>
              <w:bottom w:val="nil"/>
              <w:right w:val="nil"/>
            </w:tcBorders>
            <w:shd w:val="clear" w:color="auto" w:fill="auto"/>
            <w:vAlign w:val="center"/>
          </w:tcPr>
          <w:p w14:paraId="08CE6F91"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BDDE9BC" w14:textId="77777777" w:rsidR="006C3C33" w:rsidRDefault="00E85F61">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7" w:type="dxa"/>
            <w:tcBorders>
              <w:top w:val="nil"/>
              <w:left w:val="nil"/>
              <w:bottom w:val="nil"/>
              <w:right w:val="nil"/>
            </w:tcBorders>
            <w:shd w:val="clear" w:color="auto" w:fill="auto"/>
            <w:vAlign w:val="center"/>
          </w:tcPr>
          <w:p w14:paraId="665EDAF5" w14:textId="77777777" w:rsidR="006C3C33" w:rsidRDefault="00E85F61">
            <w:pPr>
              <w:spacing w:line="240" w:lineRule="auto"/>
              <w:ind w:firstLine="0"/>
              <w:jc w:val="right"/>
            </w:pPr>
            <w:bookmarkStart w:id="73" w:name="_Ref61362315"/>
            <w:r>
              <w:t xml:space="preserve">Eq. </w:t>
            </w:r>
            <w:r>
              <w:fldChar w:fldCharType="begin"/>
            </w:r>
            <w:r>
              <w:instrText>SEQ Equation \* ARABIC</w:instrText>
            </w:r>
            <w:r>
              <w:fldChar w:fldCharType="separate"/>
            </w:r>
            <w:r>
              <w:t>1</w:t>
            </w:r>
            <w:r>
              <w:fldChar w:fldCharType="end"/>
            </w:r>
            <w:bookmarkEnd w:id="73"/>
          </w:p>
        </w:tc>
      </w:tr>
    </w:tbl>
    <w:p w14:paraId="33F787AD" w14:textId="77777777" w:rsidR="006C3C33" w:rsidRDefault="00E85F61">
      <w:pPr>
        <w:ind w:firstLine="0"/>
      </w:pPr>
      <w:r>
        <w:br/>
        <w:t xml:space="preserve">where P is power output [W] and IC is the installed capacity [W]. </w:t>
      </w:r>
    </w:p>
    <w:p w14:paraId="5CBB13B5" w14:textId="77777777" w:rsidR="006C3C33" w:rsidRDefault="00E85F61">
      <w:pPr>
        <w:ind w:firstLine="0"/>
      </w:pPr>
      <w:r>
        <w:t>MUSS MEHR KOMMEN</w:t>
      </w:r>
    </w:p>
    <w:p w14:paraId="6E785B05" w14:textId="77777777" w:rsidR="006C3C33" w:rsidRDefault="00E85F61">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4" w:name="__Fieldmark__675_3434669275"/>
      <w:r>
        <w:t>P</w:t>
      </w:r>
      <w:bookmarkStart w:id="75" w:name="__Fieldmark__2776_3287146748"/>
      <w:r>
        <w:t>f</w:t>
      </w:r>
      <w:bookmarkStart w:id="76" w:name="__Fieldmark__1096_3718023903"/>
      <w:r>
        <w:t>enninger and Staffell (2016)</w:t>
      </w:r>
      <w:r>
        <w:fldChar w:fldCharType="end"/>
      </w:r>
      <w:bookmarkEnd w:id="74"/>
      <w:bookmarkEnd w:id="75"/>
      <w:bookmarkEnd w:id="76"/>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61CDCEAD" w14:textId="77777777" w:rsidR="006C3C33" w:rsidRDefault="006C3C33"/>
    <w:p w14:paraId="7D97E7F2" w14:textId="77777777" w:rsidR="006C3C33" w:rsidRDefault="00E85F61">
      <w:pPr>
        <w:pStyle w:val="Beschriftung"/>
      </w:pPr>
      <w:r>
        <w:rPr>
          <w:noProof/>
        </w:rPr>
        <w:drawing>
          <wp:anchor distT="0" distB="7620" distL="114300" distR="118110" simplePos="0" relativeHeight="2" behindDoc="0" locked="0" layoutInCell="1" allowOverlap="1" wp14:anchorId="692F6A35" wp14:editId="07777777">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rcRect l="1476" r="3331"/>
                    <a:stretch>
                      <a:fillRect/>
                    </a:stretch>
                  </pic:blipFill>
                  <pic:spPr bwMode="auto">
                    <a:xfrm>
                      <a:off x="0" y="0"/>
                      <a:ext cx="3489325" cy="2360930"/>
                    </a:xfrm>
                    <a:prstGeom prst="rect">
                      <a:avLst/>
                    </a:prstGeom>
                  </pic:spPr>
                </pic:pic>
              </a:graphicData>
            </a:graphic>
          </wp:anchor>
        </w:drawing>
      </w:r>
      <w:r w:rsidR="0E2152ED">
        <w:rPr>
          <w:b/>
          <w:bCs/>
        </w:rPr>
        <w:t xml:space="preserve">Figure </w:t>
      </w:r>
      <w:r>
        <w:rPr>
          <w:b/>
          <w:bCs/>
        </w:rPr>
        <w:fldChar w:fldCharType="begin"/>
      </w:r>
      <w:r>
        <w:rPr>
          <w:b/>
          <w:bCs/>
        </w:rPr>
        <w:instrText>SEQ Figure \* ARABIC</w:instrText>
      </w:r>
      <w:r>
        <w:rPr>
          <w:b/>
          <w:bCs/>
        </w:rPr>
        <w:fldChar w:fldCharType="separate"/>
      </w:r>
      <w:r w:rsidR="0E2152ED">
        <w:rPr>
          <w:b/>
          <w:bCs/>
        </w:rPr>
        <w:t>2</w:t>
      </w:r>
      <w:r>
        <w:rPr>
          <w:b/>
          <w:bCs/>
        </w:rPr>
        <w:fldChar w:fldCharType="end"/>
      </w:r>
      <w:r w:rsidR="0E2152ED">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E2152ED">
        <w:t>Staffell</w:t>
      </w:r>
      <w:proofErr w:type="spellEnd"/>
      <w:r w:rsidR="0E2152ED">
        <w:t>, 2016)</w:t>
      </w:r>
    </w:p>
    <w:p w14:paraId="5C8761F1" w14:textId="77777777" w:rsidR="006C3C33" w:rsidRDefault="00E85F61">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77" w:name="__Fieldmark__694_3434669275"/>
      <w:r>
        <w:t>P</w:t>
      </w:r>
      <w:bookmarkStart w:id="78" w:name="__Fieldmark__2790_3287146748"/>
      <w:r>
        <w:t>f</w:t>
      </w:r>
      <w:bookmarkStart w:id="79" w:name="__Fieldmark__1139_3718023903"/>
      <w:r>
        <w:t>enninger and Staffell (2016)</w:t>
      </w:r>
      <w:r>
        <w:fldChar w:fldCharType="end"/>
      </w:r>
      <w:bookmarkEnd w:id="77"/>
      <w:bookmarkEnd w:id="78"/>
      <w:bookmarkEnd w:id="79"/>
      <w:r>
        <w:t xml:space="preserve"> as basis for a bias correction. They used it to calculate one correction factor for each simulation (MERRA, MERRA-2 and SARAH).</w:t>
      </w:r>
    </w:p>
    <w:p w14:paraId="239E114C" w14:textId="77777777" w:rsidR="006C3C33" w:rsidRDefault="00E85F61">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0" w:name="__Fieldmark__706_3434669275"/>
      <w:r>
        <w:t>P</w:t>
      </w:r>
      <w:bookmarkStart w:id="81" w:name="__Fieldmark__2798_3287146748"/>
      <w:r>
        <w:t>f</w:t>
      </w:r>
      <w:bookmarkStart w:id="82" w:name="__Fieldmark__1158_3718023903"/>
      <w:r>
        <w:t>enninger and Staffell (2016)</w:t>
      </w:r>
      <w:r>
        <w:fldChar w:fldCharType="end"/>
      </w:r>
      <w:bookmarkEnd w:id="80"/>
      <w:bookmarkEnd w:id="81"/>
      <w:bookmarkEnd w:id="82"/>
      <w:r>
        <w:t xml:space="preserve"> have performed </w:t>
      </w:r>
      <w:bookmarkStart w:id="83" w:name="_Hlk38355597"/>
      <w:r>
        <w:t>randomized (tilt and azimuth angel)</w:t>
      </w:r>
      <w:bookmarkEnd w:id="83"/>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4E725EB1" w14:textId="77777777" w:rsidR="006C3C33" w:rsidRDefault="00E85F61">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25216AD9" w14:textId="77777777" w:rsidR="006C3C33" w:rsidRDefault="00E85F61">
      <w:pPr>
        <w:ind w:firstLine="340"/>
      </w:pPr>
      <w:commentRangeStart w:id="84"/>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5" w:name="__Fieldmark__724_3434669275"/>
      <w:r>
        <w:t>(</w:t>
      </w:r>
      <w:bookmarkStart w:id="86" w:name="__Fieldmark__2814_3287146748"/>
      <w:r>
        <w:t>Pfenninger &amp; Staffell, 2016)</w:t>
      </w:r>
      <w:r>
        <w:fldChar w:fldCharType="end"/>
      </w:r>
      <w:bookmarkEnd w:id="85"/>
      <w:bookmarkEnd w:id="86"/>
      <w:r>
        <w:t xml:space="preserve">. Nevertheless, a further advantage of this approach is to be in line with the study of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87" w:name="__Fieldmark__731_3434669275"/>
      <w:r>
        <w:t>G</w:t>
      </w:r>
      <w:bookmarkStart w:id="88" w:name="__Fieldmark__2819_3287146748"/>
      <w:r>
        <w:t xml:space="preserve">rams </w:t>
      </w:r>
      <w:r>
        <w:rPr>
          <w:i/>
        </w:rPr>
        <w:t>et al.</w:t>
      </w:r>
      <w:r>
        <w:t xml:space="preserve"> (2017)</w:t>
      </w:r>
      <w:r>
        <w:fldChar w:fldCharType="end"/>
      </w:r>
      <w:bookmarkEnd w:id="87"/>
      <w:bookmarkEnd w:id="88"/>
      <w:r>
        <w:t xml:space="preserve"> which makes further comparison or combination analyses of wind and solar power output variability easier. </w:t>
      </w:r>
      <w:commentRangeEnd w:id="84"/>
      <w:r>
        <w:commentReference w:id="84"/>
      </w:r>
    </w:p>
    <w:p w14:paraId="6BB9E253" w14:textId="77777777" w:rsidR="006C3C33" w:rsidRDefault="006C3C33">
      <w:pPr>
        <w:ind w:firstLine="340"/>
      </w:pPr>
    </w:p>
    <w:p w14:paraId="23DE523C" w14:textId="77777777" w:rsidR="006C3C33" w:rsidRDefault="006C3C33">
      <w:pPr>
        <w:ind w:firstLine="340"/>
      </w:pPr>
    </w:p>
    <w:p w14:paraId="2D690DE1" w14:textId="77777777" w:rsidR="006C3C33" w:rsidRDefault="00E85F61">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52E56223" w14:textId="77777777" w:rsidR="006C3C33" w:rsidRDefault="006C3C33">
      <w:pPr>
        <w:ind w:firstLine="340"/>
      </w:pPr>
    </w:p>
    <w:p w14:paraId="5E0E6B0B" w14:textId="77777777" w:rsidR="006C3C33" w:rsidRDefault="00E85F61">
      <w:pPr>
        <w:ind w:firstLine="340"/>
      </w:pPr>
      <w:r>
        <w:t xml:space="preserve">Since our st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9" w:name="__Fieldmark__746_3434669275"/>
      <w:r>
        <w:t>P</w:t>
      </w:r>
      <w:bookmarkStart w:id="90" w:name="__Fieldmark__2835_3287146748"/>
      <w:r>
        <w:t>fenninger and Staffell (2016)</w:t>
      </w:r>
      <w:r>
        <w:fldChar w:fldCharType="end"/>
      </w:r>
      <w:bookmarkEnd w:id="89"/>
      <w:bookmarkEnd w:id="90"/>
      <w:r>
        <w:t xml:space="preserve"> </w:t>
      </w:r>
    </w:p>
    <w:p w14:paraId="70051F88" w14:textId="77777777" w:rsidR="006C3C33" w:rsidRDefault="00E85F61">
      <w:pPr>
        <w:ind w:firstLine="340"/>
      </w:pPr>
      <w:r>
        <w:t xml:space="preserve">We use this capacity factor per country to achieve the goal of reducing the PV power output variability. The benefits from SARAH are the higher spatial resolution and it is more precise in estimating the energy </w:t>
      </w:r>
      <w:r>
        <w:lastRenderedPageBreak/>
        <w:t xml:space="preserve">yield of PV panels on hourly to daily time scales than MERRA-2 (PFENNINGER). But it suffers from a significant amount of missing data. Especially prior to 1995 the lack of data prevents long-term consistency. </w:t>
      </w:r>
    </w:p>
    <w:p w14:paraId="07547A01" w14:textId="77777777" w:rsidR="006C3C33" w:rsidRDefault="00E85F61">
      <w:pPr>
        <w:spacing w:after="160" w:line="259" w:lineRule="auto"/>
        <w:ind w:firstLine="0"/>
        <w:jc w:val="left"/>
        <w:rPr>
          <w:rFonts w:eastAsiaTheme="majorEastAsia" w:cstheme="majorBidi"/>
          <w:sz w:val="24"/>
          <w:szCs w:val="24"/>
        </w:rPr>
      </w:pPr>
      <w:r>
        <w:br w:type="page"/>
      </w:r>
    </w:p>
    <w:p w14:paraId="119CAD75" w14:textId="77777777" w:rsidR="006C3C33" w:rsidRDefault="00E85F61">
      <w:pPr>
        <w:pStyle w:val="berschrift3"/>
        <w:numPr>
          <w:ilvl w:val="2"/>
          <w:numId w:val="2"/>
        </w:numPr>
      </w:pPr>
      <w:bookmarkStart w:id="91" w:name="_Toc61948463"/>
      <w:r>
        <w:lastRenderedPageBreak/>
        <w:t>Installed PV capacities</w:t>
      </w:r>
      <w:bookmarkEnd w:id="91"/>
    </w:p>
    <w:p w14:paraId="1746A8D7" w14:textId="77777777" w:rsidR="006C3C33" w:rsidRDefault="00E85F61">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92" w:name="__Fieldmark__760_3434669275"/>
      <w:r>
        <w:t>(</w:t>
      </w:r>
      <w:bookmarkStart w:id="93" w:name="__Fieldmark__2859_3287146748"/>
      <w:r>
        <w:t>IRENA, 2020b)</w:t>
      </w:r>
      <w:r>
        <w:fldChar w:fldCharType="end"/>
      </w:r>
      <w:bookmarkEnd w:id="92"/>
      <w:bookmarkEnd w:id="93"/>
      <w:r>
        <w:t xml:space="preserve">. The used data can be found in the “Renewable Capacity Stati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bookmarkStart w:id="94" w:name="__Fieldmark__773_3434669275"/>
      <w:r>
        <w:t>(</w:t>
      </w:r>
      <w:bookmarkStart w:id="95" w:name="__Fieldmark__2906_3287146748"/>
      <w:r>
        <w:t>IRENA, 2020a)</w:t>
      </w:r>
      <w:r>
        <w:fldChar w:fldCharType="end"/>
      </w:r>
      <w:bookmarkEnd w:id="94"/>
      <w:bookmarkEnd w:id="95"/>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bookmarkStart w:id="96" w:name="__Fieldmark__780_3434669275"/>
      <w:r>
        <w:t>(</w:t>
      </w:r>
      <w:bookmarkStart w:id="97" w:name="__Fieldmark__2914_3287146748"/>
      <w:r>
        <w:t>Ram et al., 2017)</w:t>
      </w:r>
      <w:r>
        <w:fldChar w:fldCharType="end"/>
      </w:r>
      <w:bookmarkEnd w:id="96"/>
      <w:bookmarkEnd w:id="97"/>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bookmarkStart w:id="98" w:name="__Fieldmark__787_3434669275"/>
      <w:r>
        <w:t>(</w:t>
      </w:r>
      <w:bookmarkStart w:id="99" w:name="__Fieldmark__2925_3287146748"/>
      <w:proofErr w:type="spellStart"/>
      <w:r>
        <w:t>SolarPower</w:t>
      </w:r>
      <w:proofErr w:type="spellEnd"/>
      <w:r>
        <w:t xml:space="preserve"> Europe and LUT University, 2020)</w:t>
      </w:r>
      <w:r>
        <w:fldChar w:fldCharType="end"/>
      </w:r>
      <w:bookmarkEnd w:id="98"/>
      <w:bookmarkEnd w:id="99"/>
      <w:r>
        <w:t>.</w:t>
      </w:r>
    </w:p>
    <w:p w14:paraId="3B3140E8" w14:textId="77777777" w:rsidR="006C3C33" w:rsidRDefault="00E85F61">
      <w: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14:paraId="30327DB2" w14:textId="77777777" w:rsidR="006C3C33" w:rsidRDefault="00E85F61">
      <w:pPr>
        <w:pStyle w:val="berschrift3"/>
        <w:numPr>
          <w:ilvl w:val="2"/>
          <w:numId w:val="2"/>
        </w:numPr>
      </w:pPr>
      <w:bookmarkStart w:id="100" w:name="_Ref62381130"/>
      <w:r>
        <w:rPr>
          <w:rStyle w:val="berschrift3Zchn"/>
        </w:rPr>
        <w:t>Electricity consumption data</w:t>
      </w:r>
      <w:bookmarkEnd w:id="100"/>
    </w:p>
    <w:p w14:paraId="62118593" w14:textId="77777777" w:rsidR="006C3C33" w:rsidRDefault="00E85F61">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14:paraId="5043CB0F" w14:textId="77777777" w:rsidR="006C3C33" w:rsidRDefault="006C3C33"/>
    <w:p w14:paraId="3F259235" w14:textId="77777777" w:rsidR="006C3C33" w:rsidRDefault="00E85F61">
      <w:pPr>
        <w:pStyle w:val="Listenabsatz"/>
        <w:numPr>
          <w:ilvl w:val="0"/>
          <w:numId w:val="4"/>
        </w:numPr>
        <w:rPr>
          <w:color w:val="FF0000"/>
        </w:rPr>
      </w:pPr>
      <w:r>
        <w:rPr>
          <w:color w:val="FF0000"/>
        </w:rPr>
        <w:t>Table with all IC per country? Consumption? Only countries?</w:t>
      </w:r>
    </w:p>
    <w:p w14:paraId="07459315" w14:textId="77777777" w:rsidR="006C3C33" w:rsidRDefault="006C3C33"/>
    <w:p w14:paraId="6537F28F" w14:textId="77777777" w:rsidR="006C3C33" w:rsidRDefault="00E85F61">
      <w:pPr>
        <w:spacing w:after="160" w:line="259" w:lineRule="auto"/>
        <w:ind w:firstLine="0"/>
        <w:jc w:val="left"/>
        <w:rPr>
          <w:rFonts w:eastAsiaTheme="majorEastAsia" w:cstheme="majorBidi"/>
          <w:b/>
          <w:sz w:val="24"/>
          <w:szCs w:val="26"/>
        </w:rPr>
      </w:pPr>
      <w:r>
        <w:br w:type="page"/>
      </w:r>
    </w:p>
    <w:p w14:paraId="33ABDBF4" w14:textId="77777777" w:rsidR="006C3C33" w:rsidRDefault="00E85F61">
      <w:pPr>
        <w:pStyle w:val="berschrift2"/>
        <w:numPr>
          <w:ilvl w:val="1"/>
          <w:numId w:val="2"/>
        </w:numPr>
        <w:ind w:hanging="578"/>
      </w:pPr>
      <w:bookmarkStart w:id="101" w:name="_Toc61948464"/>
      <w:r>
        <w:rPr>
          <w:noProof/>
        </w:rPr>
        <w:lastRenderedPageBreak/>
        <w:drawing>
          <wp:anchor distT="0" distB="7620" distL="114300" distR="0" simplePos="0" relativeHeight="8" behindDoc="0" locked="0" layoutInCell="1" allowOverlap="1" wp14:anchorId="0FC7741C" wp14:editId="07777777">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rsidR="0E2152ED">
        <w:t>Method</w:t>
      </w:r>
      <w:bookmarkEnd w:id="101"/>
    </w:p>
    <w:p w14:paraId="6DFB9E20" w14:textId="77777777" w:rsidR="006C3C33" w:rsidRDefault="006C3C33"/>
    <w:p w14:paraId="7FE72B0D" w14:textId="77777777" w:rsidR="006C3C33" w:rsidRDefault="00E85F61">
      <w:pPr>
        <w:pStyle w:val="berschrift3"/>
        <w:numPr>
          <w:ilvl w:val="2"/>
          <w:numId w:val="2"/>
        </w:numPr>
      </w:pPr>
      <w:bookmarkStart w:id="102" w:name="_Toc61948465"/>
      <w:r>
        <w:t>ERA5 data pre-processing</w:t>
      </w:r>
      <w:bookmarkEnd w:id="102"/>
    </w:p>
    <w:p w14:paraId="63F218C1" w14:textId="77777777" w:rsidR="006C3C33" w:rsidRDefault="00E85F61">
      <w:pPr>
        <w:tabs>
          <w:tab w:val="left" w:pos="1935"/>
        </w:tabs>
      </w:pPr>
      <w: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ulate with the lowpass filtered daily means:</w:t>
      </w:r>
    </w:p>
    <w:p w14:paraId="70DF9E56" w14:textId="77777777" w:rsidR="006C3C33" w:rsidRDefault="006C3C33">
      <w:pPr>
        <w:tabs>
          <w:tab w:val="left" w:pos="1935"/>
        </w:tabs>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0A36B785" w14:textId="77777777">
        <w:trPr>
          <w:jc w:val="center"/>
        </w:trPr>
        <w:tc>
          <w:tcPr>
            <w:tcW w:w="701" w:type="dxa"/>
            <w:tcBorders>
              <w:top w:val="nil"/>
              <w:left w:val="nil"/>
              <w:bottom w:val="nil"/>
              <w:right w:val="nil"/>
            </w:tcBorders>
            <w:shd w:val="clear" w:color="auto" w:fill="auto"/>
            <w:vAlign w:val="center"/>
          </w:tcPr>
          <w:p w14:paraId="44E871BC"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8FE8AA" w14:textId="77777777" w:rsidR="006C3C33" w:rsidRDefault="0020629C">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7" w:type="dxa"/>
            <w:tcBorders>
              <w:top w:val="nil"/>
              <w:left w:val="nil"/>
              <w:bottom w:val="nil"/>
              <w:right w:val="nil"/>
            </w:tcBorders>
            <w:shd w:val="clear" w:color="auto" w:fill="auto"/>
            <w:vAlign w:val="center"/>
          </w:tcPr>
          <w:p w14:paraId="2D125DE8" w14:textId="77777777" w:rsidR="006C3C33" w:rsidRDefault="00E85F61">
            <w:pPr>
              <w:spacing w:line="240" w:lineRule="auto"/>
              <w:ind w:firstLine="0"/>
              <w:jc w:val="right"/>
            </w:pPr>
            <w:bookmarkStart w:id="103" w:name="_Ref58925067"/>
            <w:r>
              <w:t xml:space="preserve">Eq. </w:t>
            </w:r>
            <w:r>
              <w:fldChar w:fldCharType="begin"/>
            </w:r>
            <w:r>
              <w:instrText>SEQ Equation \* ARABIC</w:instrText>
            </w:r>
            <w:r>
              <w:fldChar w:fldCharType="separate"/>
            </w:r>
            <w:r>
              <w:t>2</w:t>
            </w:r>
            <w:r>
              <w:fldChar w:fldCharType="end"/>
            </w:r>
            <w:bookmarkEnd w:id="103"/>
          </w:p>
        </w:tc>
      </w:tr>
    </w:tbl>
    <w:p w14:paraId="4D49A7FC" w14:textId="77777777" w:rsidR="006C3C33" w:rsidRDefault="00E85F61">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t xml:space="preserve"> of January the mean of the first to the 30</w:t>
      </w:r>
      <w:r>
        <w:rPr>
          <w:vertAlign w:val="superscript"/>
        </w:rPr>
        <w:t>th</w:t>
      </w:r>
      <w: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 which yields in 366 sperate reference climatology and standard deviations. </w:t>
      </w:r>
    </w:p>
    <w:p w14:paraId="4EE19BC4" w14:textId="77777777" w:rsidR="006C3C33" w:rsidRDefault="00E85F61">
      <w: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w:t>
      </w:r>
      <w:r>
        <w:lastRenderedPageBreak/>
        <w:t xml:space="preserve">are using 90-day but since our interest focus on multiday timescale this is rather long and increases the probability that the impact of the signal of the seasonal cycle is rather high. </w:t>
      </w:r>
    </w:p>
    <w:p w14:paraId="07DCD18C" w14:textId="77777777" w:rsidR="006C3C33" w:rsidRDefault="00E85F61">
      <w:pPr>
        <w:spacing w:after="160" w:line="259" w:lineRule="auto"/>
        <w:ind w:firstLine="0"/>
        <w:jc w:val="left"/>
        <w:rPr>
          <w:color w:val="FF0000"/>
        </w:rPr>
      </w:pPr>
      <w:r>
        <w:rPr>
          <w:color w:val="FF0000"/>
        </w:rPr>
        <w:t>EVTL PICTURES WITH COMPARISON</w:t>
      </w:r>
    </w:p>
    <w:p w14:paraId="6DA5F653" w14:textId="77777777" w:rsidR="006C3C33" w:rsidRDefault="00E85F61">
      <w:pPr>
        <w:pStyle w:val="berschrift3"/>
        <w:numPr>
          <w:ilvl w:val="2"/>
          <w:numId w:val="2"/>
        </w:numPr>
      </w:pPr>
      <w:bookmarkStart w:id="104" w:name="_Toc61948466"/>
      <w:bookmarkStart w:id="105" w:name="_Ref62568869"/>
      <w:r>
        <w:t>Weather regime classification</w:t>
      </w:r>
      <w:bookmarkEnd w:id="104"/>
      <w:bookmarkEnd w:id="105"/>
    </w:p>
    <w:p w14:paraId="67D626BD" w14:textId="77777777" w:rsidR="006C3C33" w:rsidRDefault="00E85F61">
      <w:r>
        <w:t xml:space="preserve">For the weather regime classification, the well-known method of empirical orthogonal function analysis and k-means clustering is used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bookmarkStart w:id="106" w:name="__Fieldmark__849_3434669275"/>
      <w:r>
        <w:t>(</w:t>
      </w:r>
      <w:bookmarkStart w:id="107" w:name="__Fieldmark__3094_3287146748"/>
      <w:r>
        <w:t>Cassou, 2008; Michelangeli et al., 1995)</w:t>
      </w:r>
      <w:r>
        <w:fldChar w:fldCharType="end"/>
      </w:r>
      <w:bookmarkEnd w:id="106"/>
      <w:bookmarkEnd w:id="107"/>
      <w: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bookmarkStart w:id="108" w:name="__Fieldmark__856_3434669275"/>
      <w:r>
        <w:t>D</w:t>
      </w:r>
      <w:bookmarkStart w:id="109" w:name="__Fieldmark__3108_3287146748"/>
      <w:r>
        <w:t>awson (2016)</w:t>
      </w:r>
      <w:r>
        <w:fldChar w:fldCharType="end"/>
      </w:r>
      <w:bookmarkEnd w:id="108"/>
      <w:bookmarkEnd w:id="109"/>
      <w:r>
        <w:t xml:space="preserve">. </w:t>
      </w:r>
    </w:p>
    <w:p w14:paraId="5BC57868" w14:textId="77777777" w:rsidR="006C3C33" w:rsidRDefault="00E85F61">
      <w:r>
        <w:t xml:space="preserve">The resulting first 16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bookmarkStart w:id="110" w:name="__Fieldmark__864_3434669275"/>
      <w:proofErr w:type="spellStart"/>
      <w:r>
        <w:t>P</w:t>
      </w:r>
      <w:bookmarkStart w:id="111" w:name="__Fieldmark__3132_3287146748"/>
      <w:r>
        <w:t>edregosa</w:t>
      </w:r>
      <w:proofErr w:type="spellEnd"/>
      <w:r>
        <w:t xml:space="preserve"> </w:t>
      </w:r>
      <w:r>
        <w:rPr>
          <w:i/>
        </w:rPr>
        <w:t>et al.</w:t>
      </w:r>
      <w:r>
        <w:t xml:space="preserve"> (2011)</w:t>
      </w:r>
      <w:r>
        <w:fldChar w:fldCharType="end"/>
      </w:r>
      <w:bookmarkEnd w:id="110"/>
      <w:bookmarkEnd w:id="111"/>
      <w: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bookmarkStart w:id="112" w:name="__Fieldmark__875_3434669275"/>
      <w:r>
        <w:t>(</w:t>
      </w:r>
      <w:bookmarkStart w:id="113" w:name="__Fieldmark__3157_3287146748"/>
      <w:r>
        <w:t>Cassou, 2008; Michelangeli et al., 1995; Van Der Wiel et al., 2019)</w:t>
      </w:r>
      <w:r>
        <w:fldChar w:fldCharType="end"/>
      </w:r>
      <w:bookmarkEnd w:id="112"/>
      <w:bookmarkEnd w:id="113"/>
      <w:r>
        <w:t xml:space="preserve">. </w:t>
      </w:r>
      <w:commentRangeStart w:id="114"/>
      <w:r>
        <w:rPr>
          <w:color w:val="FF0000"/>
        </w:rPr>
        <w:t>The well-studied four weather regimes which are received with this approach are the negative and positive phase of the North Atlantic Oscillation, the Scandinavia high and the Atlantic ridge (EVTL FIG</w:t>
      </w:r>
      <w:commentRangeEnd w:id="114"/>
      <w:r>
        <w:commentReference w:id="114"/>
      </w:r>
      <w:r>
        <w:t xml:space="preserve">). But most of these studies focus only on wintertime weather regime classification. According to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5" w:name="__Fieldmark__887_3434669275"/>
      <w:r>
        <w:t xml:space="preserve">Grams </w:t>
      </w:r>
      <w:r>
        <w:rPr>
          <w:i/>
        </w:rPr>
        <w:t>et al.</w:t>
      </w:r>
      <w:r>
        <w:t xml:space="preserve"> (2017)</w:t>
      </w:r>
      <w:bookmarkStart w:id="116" w:name="__Fieldmark__3186_3287146748"/>
      <w:bookmarkEnd w:id="116"/>
      <w:r>
        <w:fldChar w:fldCharType="end"/>
      </w:r>
      <w:bookmarkEnd w:id="115"/>
      <w:r>
        <w:t xml:space="preserve"> the optimal number of clusters to define weather regime year around is seven which seems to be plausible by a simple check with the elbow and silhouette method (</w:t>
      </w:r>
      <w:r>
        <w:rPr>
          <w:color w:val="FF0000"/>
        </w:rPr>
        <w:t>EVTL FIG</w:t>
      </w:r>
      <w:r>
        <w:t xml:space="preserve">). Therefore, we use 7 clusters as well which additionally make a comparison/combination with the study by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bookmarkStart w:id="117" w:name="__Fieldmark__901_3434669275"/>
      <w:r>
        <w:t xml:space="preserve">Grams </w:t>
      </w:r>
      <w:r>
        <w:rPr>
          <w:i/>
        </w:rPr>
        <w:t>et al.</w:t>
      </w:r>
      <w:r>
        <w:t xml:space="preserve"> (2017)</w:t>
      </w:r>
      <w:bookmarkStart w:id="118" w:name="__Fieldmark__3208_3287146748"/>
      <w:bookmarkEnd w:id="118"/>
      <w:r>
        <w:fldChar w:fldCharType="end"/>
      </w:r>
      <w:bookmarkEnd w:id="117"/>
      <w:r>
        <w:t xml:space="preserve"> easier. Furthermore, we sort all days out where the weather regime does not last at least 3 days and assign these days to a separate weather regime hereafter called “no-regime”. </w:t>
      </w:r>
    </w:p>
    <w:p w14:paraId="6BF5281E" w14:textId="77777777" w:rsidR="006C3C33" w:rsidRDefault="00E85F61">
      <w:r>
        <w:t xml:space="preserve">To summaries, we use EOF analyses and k mean clustering to derive an assignment for each day of the ERA5 dataset to one of 7 weather regime or to no-regime. </w:t>
      </w:r>
    </w:p>
    <w:p w14:paraId="7E302CB1" w14:textId="77777777" w:rsidR="006C3C33" w:rsidRDefault="00E85F61">
      <w:pPr>
        <w:pStyle w:val="berschrift3"/>
        <w:numPr>
          <w:ilvl w:val="2"/>
          <w:numId w:val="2"/>
        </w:numPr>
      </w:pPr>
      <w:bookmarkStart w:id="119" w:name="_Toc61948467"/>
      <w:r>
        <w:t>Capacity factors</w:t>
      </w:r>
      <w:bookmarkEnd w:id="119"/>
    </w:p>
    <w:p w14:paraId="5C80414A" w14:textId="77777777" w:rsidR="006C3C33" w:rsidRDefault="00E85F61">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044 \n \h</w:instrText>
      </w:r>
      <w:r>
        <w:fldChar w:fldCharType="separate"/>
      </w:r>
      <w:r>
        <w:t>2.1.2</w:t>
      </w:r>
      <w:r>
        <w:fldChar w:fldCharType="end"/>
      </w:r>
      <w:r>
        <w:t xml:space="preserve">. </w:t>
      </w:r>
    </w:p>
    <w:p w14:paraId="163E5118" w14:textId="77777777" w:rsidR="006C3C33" w:rsidRDefault="00E85F61">
      <w:r>
        <w:t xml:space="preserve">The CF dataset is resampled analogously to the ERA5 dataset to get daily means. Since the CF are highly influenced by the seasonal cycle, they are analysed separately for each </w:t>
      </w:r>
      <w:commentRangeStart w:id="120"/>
      <w:r>
        <w:t>season</w:t>
      </w:r>
      <w:commentRangeEnd w:id="120"/>
      <w:r>
        <w:commentReference w:id="120"/>
      </w:r>
      <w:r>
        <w:t xml:space="preserve"> (winter, spring, summer, autumn) </w:t>
      </w:r>
      <w:r>
        <w:rPr>
          <w:color w:val="FF0000"/>
        </w:rPr>
        <w:t>(EVTL FIG OF HISTOGRAMM)</w:t>
      </w:r>
      <w: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144A5D23"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13FA61C9" w14:textId="77777777">
        <w:trPr>
          <w:jc w:val="center"/>
        </w:trPr>
        <w:tc>
          <w:tcPr>
            <w:tcW w:w="701" w:type="dxa"/>
            <w:tcBorders>
              <w:top w:val="nil"/>
              <w:left w:val="nil"/>
              <w:bottom w:val="nil"/>
              <w:right w:val="nil"/>
            </w:tcBorders>
            <w:shd w:val="clear" w:color="auto" w:fill="auto"/>
            <w:vAlign w:val="center"/>
          </w:tcPr>
          <w:p w14:paraId="738610EB"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2D6C344B" w14:textId="77777777" w:rsidR="006C3C33" w:rsidRDefault="0020629C">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7" w:type="dxa"/>
            <w:tcBorders>
              <w:top w:val="nil"/>
              <w:left w:val="nil"/>
              <w:bottom w:val="nil"/>
              <w:right w:val="nil"/>
            </w:tcBorders>
            <w:shd w:val="clear" w:color="auto" w:fill="auto"/>
            <w:vAlign w:val="center"/>
          </w:tcPr>
          <w:p w14:paraId="080A3F95" w14:textId="77777777" w:rsidR="006C3C33" w:rsidRDefault="00E85F61">
            <w:pPr>
              <w:spacing w:line="240" w:lineRule="auto"/>
              <w:ind w:firstLine="0"/>
              <w:jc w:val="right"/>
            </w:pPr>
            <w:bookmarkStart w:id="121" w:name="_Ref58929497"/>
            <w:r>
              <w:t xml:space="preserve">Eq. </w:t>
            </w:r>
            <w:r>
              <w:fldChar w:fldCharType="begin"/>
            </w:r>
            <w:r>
              <w:instrText>SEQ Equation \* ARABIC</w:instrText>
            </w:r>
            <w:r>
              <w:fldChar w:fldCharType="separate"/>
            </w:r>
            <w:r>
              <w:t>3</w:t>
            </w:r>
            <w:r>
              <w:fldChar w:fldCharType="end"/>
            </w:r>
            <w:bookmarkEnd w:id="121"/>
          </w:p>
        </w:tc>
      </w:tr>
    </w:tbl>
    <w:p w14:paraId="5010ABE7" w14:textId="77777777" w:rsidR="006C3C33" w:rsidRDefault="00E85F61">
      <w:pPr>
        <w:ind w:firstLine="0"/>
      </w:pPr>
      <w:r>
        <w:lastRenderedPageBreak/>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12DA68B7" w14:textId="77777777" w:rsidR="006C3C33" w:rsidRDefault="00E85F61">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637805D2"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3855D0E7" w14:textId="77777777">
        <w:trPr>
          <w:jc w:val="center"/>
        </w:trPr>
        <w:tc>
          <w:tcPr>
            <w:tcW w:w="701" w:type="dxa"/>
            <w:tcBorders>
              <w:top w:val="nil"/>
              <w:left w:val="nil"/>
              <w:bottom w:val="nil"/>
              <w:right w:val="nil"/>
            </w:tcBorders>
            <w:shd w:val="clear" w:color="auto" w:fill="auto"/>
            <w:vAlign w:val="center"/>
          </w:tcPr>
          <w:p w14:paraId="463F29E8"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3580F74" w14:textId="77777777" w:rsidR="006C3C33" w:rsidRDefault="0020629C">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7" w:type="dxa"/>
            <w:tcBorders>
              <w:top w:val="nil"/>
              <w:left w:val="nil"/>
              <w:bottom w:val="nil"/>
              <w:right w:val="nil"/>
            </w:tcBorders>
            <w:shd w:val="clear" w:color="auto" w:fill="auto"/>
            <w:vAlign w:val="center"/>
          </w:tcPr>
          <w:p w14:paraId="0BB4BD54" w14:textId="77777777" w:rsidR="006C3C33" w:rsidRDefault="00E85F61">
            <w:pPr>
              <w:spacing w:line="240" w:lineRule="auto"/>
              <w:ind w:firstLine="0"/>
              <w:jc w:val="right"/>
            </w:pPr>
            <w:bookmarkStart w:id="122" w:name="_Ref61345199"/>
            <w:r>
              <w:t xml:space="preserve">Eq. </w:t>
            </w:r>
            <w:r>
              <w:fldChar w:fldCharType="begin"/>
            </w:r>
            <w:r>
              <w:instrText>SEQ Equation \* ARABIC</w:instrText>
            </w:r>
            <w:r>
              <w:fldChar w:fldCharType="separate"/>
            </w:r>
            <w:r>
              <w:t>4</w:t>
            </w:r>
            <w:r>
              <w:fldChar w:fldCharType="end"/>
            </w:r>
            <w:bookmarkEnd w:id="122"/>
          </w:p>
        </w:tc>
      </w:tr>
    </w:tbl>
    <w:p w14:paraId="53CA8DA6" w14:textId="77777777" w:rsidR="006C3C33" w:rsidRDefault="00E85F61">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country and season to the seasonal mean [unitless].</w:t>
      </w:r>
    </w:p>
    <w:p w14:paraId="37EE48C7" w14:textId="77777777" w:rsidR="006C3C33" w:rsidRDefault="00E85F61">
      <w:r>
        <w:fldChar w:fldCharType="begin"/>
      </w:r>
      <w:r>
        <w:instrText>REF _Ref61345199 \h</w:instrText>
      </w:r>
      <w:r>
        <w:fldChar w:fldCharType="separate"/>
      </w:r>
      <w:r>
        <w:t>Eq. 4</w:t>
      </w:r>
      <w:r>
        <w:fldChar w:fldCharType="end"/>
      </w:r>
      <w:r>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14:paraId="2DD615E5" w14:textId="77777777" w:rsidR="006C3C33" w:rsidRDefault="00E85F61">
      <w:pPr>
        <w:rPr>
          <w:color w:val="FF0000"/>
        </w:rPr>
      </w:pPr>
      <w:r>
        <w:rPr>
          <w:rFonts w:ascii="Wingdings" w:eastAsia="Wingdings" w:hAnsi="Wingdings" w:cs="Wingdings"/>
        </w:rPr>
        <w:t></w:t>
      </w:r>
      <w:r>
        <w:rPr>
          <w:color w:val="FF0000"/>
        </w:rPr>
        <w:t>Explain plot for total variability.</w:t>
      </w:r>
    </w:p>
    <w:p w14:paraId="3D51C8AA" w14:textId="77777777" w:rsidR="006C3C33" w:rsidRDefault="00E85F61">
      <w:pPr>
        <w:pStyle w:val="berschrift3"/>
        <w:numPr>
          <w:ilvl w:val="2"/>
          <w:numId w:val="2"/>
        </w:numPr>
      </w:pPr>
      <w:bookmarkStart w:id="123" w:name="_Toc61948468"/>
      <w:bookmarkStart w:id="124" w:name="_Ref61349857"/>
      <w:r>
        <w:t>Variability reduction with optimal IC distribution</w:t>
      </w:r>
      <w:bookmarkEnd w:id="123"/>
      <w:bookmarkEnd w:id="124"/>
    </w:p>
    <w:p w14:paraId="403C2EA6" w14:textId="77777777" w:rsidR="006C3C33" w:rsidRDefault="00E85F61">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3B7B4B86"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5025C735" w14:textId="77777777">
        <w:trPr>
          <w:jc w:val="center"/>
        </w:trPr>
        <w:tc>
          <w:tcPr>
            <w:tcW w:w="701" w:type="dxa"/>
            <w:tcBorders>
              <w:top w:val="nil"/>
              <w:left w:val="nil"/>
              <w:bottom w:val="nil"/>
              <w:right w:val="nil"/>
            </w:tcBorders>
            <w:shd w:val="clear" w:color="auto" w:fill="auto"/>
            <w:vAlign w:val="center"/>
          </w:tcPr>
          <w:p w14:paraId="3A0FF5F2"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D753C9C" w14:textId="77777777" w:rsidR="006C3C33" w:rsidRDefault="00E85F61">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7" w:type="dxa"/>
            <w:tcBorders>
              <w:top w:val="nil"/>
              <w:left w:val="nil"/>
              <w:bottom w:val="nil"/>
              <w:right w:val="nil"/>
            </w:tcBorders>
            <w:shd w:val="clear" w:color="auto" w:fill="auto"/>
            <w:vAlign w:val="center"/>
          </w:tcPr>
          <w:p w14:paraId="51EED0FA"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53A04259" w14:textId="77777777" w:rsidR="006C3C33" w:rsidRDefault="00E85F61">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72338BEE" w14:textId="77777777" w:rsidR="006C3C33" w:rsidRDefault="00E85F61">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5630AD66" w14:textId="77777777" w:rsidR="006C3C33" w:rsidRDefault="006C3C33">
      <w:pPr>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3674072D" w14:textId="77777777">
        <w:trPr>
          <w:jc w:val="center"/>
        </w:trPr>
        <w:tc>
          <w:tcPr>
            <w:tcW w:w="701" w:type="dxa"/>
            <w:tcBorders>
              <w:top w:val="nil"/>
              <w:left w:val="nil"/>
              <w:bottom w:val="nil"/>
              <w:right w:val="nil"/>
            </w:tcBorders>
            <w:shd w:val="clear" w:color="auto" w:fill="auto"/>
            <w:vAlign w:val="center"/>
          </w:tcPr>
          <w:p w14:paraId="61829076"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D46FF08" w14:textId="77777777" w:rsidR="006C3C33" w:rsidRDefault="00E85F61">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2BA226A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3D35494" w14:textId="77777777" w:rsidR="006C3C33" w:rsidRDefault="00E85F61">
            <w:pPr>
              <w:spacing w:line="240" w:lineRule="auto"/>
              <w:ind w:firstLine="0"/>
              <w:jc w:val="right"/>
            </w:pPr>
            <w:bookmarkStart w:id="125" w:name="_Ref61350223"/>
            <w:r>
              <w:t xml:space="preserve">Eq. </w:t>
            </w:r>
            <w:r>
              <w:fldChar w:fldCharType="begin"/>
            </w:r>
            <w:r>
              <w:instrText>SEQ Equation \* ARABIC</w:instrText>
            </w:r>
            <w:r>
              <w:fldChar w:fldCharType="separate"/>
            </w:r>
            <w:r>
              <w:t>6</w:t>
            </w:r>
            <w:r>
              <w:fldChar w:fldCharType="end"/>
            </w:r>
            <w:bookmarkEnd w:id="125"/>
          </w:p>
        </w:tc>
      </w:tr>
    </w:tbl>
    <w:p w14:paraId="1F3D6531" w14:textId="77777777" w:rsidR="006C3C33" w:rsidRDefault="00E85F61">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 </w:t>
      </w:r>
      <w:r>
        <w:rPr>
          <w:rFonts w:ascii="Wingdings" w:eastAsia="Wingdings" w:hAnsi="Wingdings" w:cs="Wingdings"/>
          <w:iCs/>
          <w:color w:val="FF0000"/>
        </w:rPr>
        <w:t></w:t>
      </w:r>
      <w:r>
        <w:rPr>
          <w:iCs/>
          <w:color w:val="FF0000"/>
        </w:rPr>
        <w:t xml:space="preserve"> table with current IC per country!?)</w:t>
      </w:r>
      <w:r>
        <w:rPr>
          <w:iCs/>
        </w:rPr>
        <w:t xml:space="preserve">. </w:t>
      </w:r>
    </w:p>
    <w:p w14:paraId="0B708EAB" w14:textId="77777777" w:rsidR="006C3C33" w:rsidRDefault="00E85F61">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17AD93B2"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57FBD76B" w14:textId="77777777">
        <w:trPr>
          <w:jc w:val="center"/>
        </w:trPr>
        <w:tc>
          <w:tcPr>
            <w:tcW w:w="701" w:type="dxa"/>
            <w:tcBorders>
              <w:top w:val="nil"/>
              <w:left w:val="nil"/>
              <w:bottom w:val="nil"/>
              <w:right w:val="nil"/>
            </w:tcBorders>
            <w:shd w:val="clear" w:color="auto" w:fill="auto"/>
            <w:vAlign w:val="center"/>
          </w:tcPr>
          <w:p w14:paraId="0DE4B5B7"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44EBDAFA" w14:textId="77777777" w:rsidR="006C3C33" w:rsidRDefault="0020629C">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66204FF1"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F52C675" w14:textId="77777777" w:rsidR="006C3C33" w:rsidRDefault="00E85F61">
            <w:pPr>
              <w:spacing w:line="240" w:lineRule="auto"/>
              <w:ind w:firstLine="0"/>
              <w:jc w:val="right"/>
            </w:pPr>
            <w:bookmarkStart w:id="126" w:name="_Ref62376739"/>
            <w:r>
              <w:t xml:space="preserve">Eq. </w:t>
            </w:r>
            <w:r>
              <w:fldChar w:fldCharType="begin"/>
            </w:r>
            <w:r>
              <w:instrText>SEQ Equation \* ARABIC</w:instrText>
            </w:r>
            <w:r>
              <w:fldChar w:fldCharType="separate"/>
            </w:r>
            <w:r>
              <w:t>7</w:t>
            </w:r>
            <w:r>
              <w:fldChar w:fldCharType="end"/>
            </w:r>
            <w:bookmarkEnd w:id="126"/>
          </w:p>
        </w:tc>
      </w:tr>
    </w:tbl>
    <w:p w14:paraId="47595777" w14:textId="77777777" w:rsidR="006C3C33" w:rsidRDefault="00E85F61">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1DD3509B" w14:textId="77777777" w:rsidR="006C3C33" w:rsidRDefault="00E85F61">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2DBF0D7D"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44BE5C60" w14:textId="77777777">
        <w:trPr>
          <w:jc w:val="center"/>
        </w:trPr>
        <w:tc>
          <w:tcPr>
            <w:tcW w:w="701" w:type="dxa"/>
            <w:tcBorders>
              <w:top w:val="nil"/>
              <w:left w:val="nil"/>
              <w:bottom w:val="nil"/>
              <w:right w:val="nil"/>
            </w:tcBorders>
            <w:shd w:val="clear" w:color="auto" w:fill="auto"/>
            <w:vAlign w:val="center"/>
          </w:tcPr>
          <w:p w14:paraId="6B62F1B3"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5914A571" w14:textId="77777777" w:rsidR="006C3C33" w:rsidRDefault="0020629C">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02F2C34E"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5067CBE2"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680A4E5D" w14:textId="77777777" w:rsidR="006C3C33" w:rsidRDefault="006C3C33"/>
    <w:p w14:paraId="1E45C3D4" w14:textId="77777777" w:rsidR="006C3C33" w:rsidRDefault="00E85F61">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bookmarkStart w:id="127" w:name="__Fieldmark__1059_3434669275"/>
      <w:r>
        <w:t>(</w:t>
      </w:r>
      <w:bookmarkStart w:id="128" w:name="__Fieldmark__3566_3287146748"/>
      <w:r>
        <w:t>Branch et al., 1999)</w:t>
      </w:r>
      <w:r>
        <w:fldChar w:fldCharType="end"/>
      </w:r>
      <w:bookmarkEnd w:id="127"/>
      <w:bookmarkEnd w:id="128"/>
      <w:r>
        <w:t>.</w:t>
      </w:r>
    </w:p>
    <w:p w14:paraId="64C130FC" w14:textId="77777777" w:rsidR="006C3C33" w:rsidRDefault="00E85F61">
      <w:r>
        <w:t xml:space="preserve">The lower bound is always set to the current (2019) PV IC per country (unless something else is mentioned in the scenarios belo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565FC265" w14:textId="77777777" w:rsidR="006C3C33" w:rsidRDefault="00E85F61">
      <w:pPr>
        <w:pStyle w:val="berschrift3"/>
        <w:numPr>
          <w:ilvl w:val="2"/>
          <w:numId w:val="2"/>
        </w:numPr>
      </w:pPr>
      <w:bookmarkStart w:id="129" w:name="_Toc61948469"/>
      <w:r>
        <w:t>Scenarios</w:t>
      </w:r>
      <w:bookmarkEnd w:id="129"/>
    </w:p>
    <w:p w14:paraId="7D4343F7" w14:textId="77777777" w:rsidR="006C3C33" w:rsidRDefault="00E85F61">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7F9447FC" w14:textId="77777777" w:rsidR="006C3C33" w:rsidRDefault="00E85F61">
      <w:r>
        <w:t xml:space="preserve">To meet the requirements of the different scenarios described below and get a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19219836"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3C33" w14:paraId="105C3A65" w14:textId="77777777">
        <w:trPr>
          <w:jc w:val="center"/>
        </w:trPr>
        <w:tc>
          <w:tcPr>
            <w:tcW w:w="701" w:type="dxa"/>
            <w:tcBorders>
              <w:top w:val="nil"/>
              <w:left w:val="nil"/>
              <w:bottom w:val="nil"/>
              <w:right w:val="nil"/>
            </w:tcBorders>
            <w:shd w:val="clear" w:color="auto" w:fill="auto"/>
            <w:vAlign w:val="center"/>
          </w:tcPr>
          <w:p w14:paraId="296FEF7D" w14:textId="77777777" w:rsidR="006C3C33" w:rsidRDefault="006C3C33">
            <w:pPr>
              <w:spacing w:line="240" w:lineRule="auto"/>
              <w:ind w:firstLine="0"/>
            </w:pPr>
          </w:p>
        </w:tc>
        <w:tc>
          <w:tcPr>
            <w:tcW w:w="7938" w:type="dxa"/>
            <w:tcBorders>
              <w:top w:val="nil"/>
              <w:left w:val="nil"/>
              <w:bottom w:val="nil"/>
              <w:right w:val="nil"/>
            </w:tcBorders>
            <w:shd w:val="clear" w:color="auto" w:fill="auto"/>
            <w:vAlign w:val="center"/>
          </w:tcPr>
          <w:p w14:paraId="34C2E37C" w14:textId="77777777" w:rsidR="006C3C33" w:rsidRDefault="0020629C">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7194DBDC" w14:textId="77777777" w:rsidR="006C3C33" w:rsidRDefault="006C3C33">
            <w:pPr>
              <w:spacing w:line="240" w:lineRule="auto"/>
              <w:ind w:firstLine="0"/>
            </w:pPr>
          </w:p>
        </w:tc>
        <w:tc>
          <w:tcPr>
            <w:tcW w:w="757" w:type="dxa"/>
            <w:tcBorders>
              <w:top w:val="nil"/>
              <w:left w:val="nil"/>
              <w:bottom w:val="nil"/>
              <w:right w:val="nil"/>
            </w:tcBorders>
            <w:shd w:val="clear" w:color="auto" w:fill="auto"/>
            <w:vAlign w:val="center"/>
          </w:tcPr>
          <w:p w14:paraId="4A465418"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2DB4006" w14:textId="77777777" w:rsidR="006C3C33" w:rsidRDefault="00E85F61">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xml:space="preserve">.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 weighting vector, it is possible to counteract and give more weight to the one added equation if necessary.</w:t>
      </w:r>
    </w:p>
    <w:p w14:paraId="096AF61A" w14:textId="77777777" w:rsidR="006C3C33" w:rsidRDefault="00E85F61">
      <w:pPr>
        <w:rPr>
          <w:color w:val="FF0000"/>
        </w:rPr>
      </w:pPr>
      <w:r>
        <w:lastRenderedPageBreak/>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2BA56F8B" w14:textId="77777777" w:rsidR="006C3C33" w:rsidRDefault="00E85F61">
      <w:pPr>
        <w:pStyle w:val="berschrift4"/>
        <w:numPr>
          <w:ilvl w:val="3"/>
          <w:numId w:val="2"/>
        </w:numPr>
        <w:ind w:hanging="862"/>
      </w:pPr>
      <w:r>
        <w:t>Scenario 1 (S1) – PV power production and installed capacities from NECPs 2030</w:t>
      </w:r>
    </w:p>
    <w:p w14:paraId="0B0F26F5" w14:textId="77777777" w:rsidR="006C3C33" w:rsidRDefault="00E85F61">
      <w:r>
        <w:t xml:space="preserve">The objective of S1 is to minimize the PV power production variability but the total installed capacities and power production with PV systems in Europe must equal </w:t>
      </w:r>
      <w:r>
        <w:rPr>
          <w:color w:val="FF0000"/>
        </w:rPr>
        <w:t>(+/- 1GW</w:t>
      </w:r>
      <w: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14:paraId="1960A0F3" w14:textId="77777777" w:rsidR="006C3C33" w:rsidRDefault="00E85F61">
      <w:r>
        <w:t xml:space="preserve">To realize S1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This is achieved by adding a row with ones to the coefficient matrix A and the total IC planned for 2030 as element to the target vect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769D0D3C"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213E6157" w14:textId="77777777">
        <w:trPr>
          <w:jc w:val="center"/>
        </w:trPr>
        <w:tc>
          <w:tcPr>
            <w:tcW w:w="701" w:type="dxa"/>
            <w:tcBorders>
              <w:top w:val="nil"/>
              <w:left w:val="nil"/>
              <w:bottom w:val="nil"/>
              <w:right w:val="nil"/>
            </w:tcBorders>
            <w:shd w:val="clear" w:color="auto" w:fill="auto"/>
            <w:vAlign w:val="center"/>
          </w:tcPr>
          <w:p w14:paraId="54CD245A"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44A07FF8" w14:textId="77777777" w:rsidR="006C3C33" w:rsidRDefault="0020629C">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1231BE67"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29445A37"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0</w:t>
            </w:r>
            <w:r>
              <w:fldChar w:fldCharType="end"/>
            </w:r>
          </w:p>
        </w:tc>
      </w:tr>
    </w:tbl>
    <w:p w14:paraId="15E73BE1"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36FEB5B0" w14:textId="77777777" w:rsidR="006C3C33" w:rsidRDefault="006C3C33"/>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3E6A7C08" w14:textId="77777777">
        <w:trPr>
          <w:jc w:val="center"/>
        </w:trPr>
        <w:tc>
          <w:tcPr>
            <w:tcW w:w="701" w:type="dxa"/>
            <w:tcBorders>
              <w:top w:val="nil"/>
              <w:left w:val="nil"/>
              <w:bottom w:val="nil"/>
              <w:right w:val="nil"/>
            </w:tcBorders>
            <w:shd w:val="clear" w:color="auto" w:fill="auto"/>
            <w:vAlign w:val="center"/>
          </w:tcPr>
          <w:p w14:paraId="30D7AA69"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6993D354" w14:textId="77777777" w:rsidR="006C3C33" w:rsidRDefault="0020629C">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7196D064" w14:textId="77777777" w:rsidR="006C3C33" w:rsidRDefault="006C3C33">
            <w:pPr>
              <w:spacing w:line="240" w:lineRule="auto"/>
              <w:ind w:firstLine="0"/>
            </w:pPr>
          </w:p>
        </w:tc>
        <w:tc>
          <w:tcPr>
            <w:tcW w:w="892" w:type="dxa"/>
            <w:tcBorders>
              <w:top w:val="nil"/>
              <w:left w:val="nil"/>
              <w:bottom w:val="nil"/>
              <w:right w:val="nil"/>
            </w:tcBorders>
            <w:shd w:val="clear" w:color="auto" w:fill="auto"/>
            <w:vAlign w:val="center"/>
          </w:tcPr>
          <w:p w14:paraId="4B427209"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7F33DCB"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55A8F372" w14:textId="77777777" w:rsidR="006C3C33" w:rsidRDefault="00E85F61">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843B410" w14:textId="77777777" w:rsidR="006C3C33" w:rsidRDefault="00E85F61">
      <w:pPr>
        <w:pStyle w:val="berschrift4"/>
        <w:numPr>
          <w:ilvl w:val="3"/>
          <w:numId w:val="2"/>
        </w:numPr>
        <w:ind w:hanging="862"/>
      </w:pPr>
      <w:r>
        <w:t>Scenario 2 (S2) – PV IC in 2050</w:t>
      </w:r>
    </w:p>
    <w:p w14:paraId="01ED83E0" w14:textId="77777777" w:rsidR="006C3C33" w:rsidRDefault="00E85F61">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34FF1C98" w14:textId="77777777" w:rsidR="006C3C33" w:rsidRDefault="006C3C33"/>
    <w:p w14:paraId="5F60734B" w14:textId="77777777" w:rsidR="006C3C33" w:rsidRDefault="00E85F61">
      <w:pPr>
        <w:pStyle w:val="Beschriftung"/>
        <w:keepNext/>
      </w:pPr>
      <w:bookmarkStart w:id="130" w:name="_Ref62380044"/>
      <w:r>
        <w:lastRenderedPageBreak/>
        <w:t xml:space="preserve">Table </w:t>
      </w:r>
      <w:r>
        <w:fldChar w:fldCharType="begin"/>
      </w:r>
      <w:r>
        <w:instrText>SEQ Table \* ARABIC</w:instrText>
      </w:r>
      <w:r>
        <w:fldChar w:fldCharType="separate"/>
      </w:r>
      <w:r>
        <w:t>1</w:t>
      </w:r>
      <w:r>
        <w:fldChar w:fldCharType="end"/>
      </w:r>
      <w:bookmarkEnd w:id="130"/>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0"/>
        <w:gridCol w:w="2693"/>
        <w:gridCol w:w="4583"/>
      </w:tblGrid>
      <w:tr w:rsidR="006C3C33" w14:paraId="12AFDF80"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A5A5A5"/>
              <w:left w:val="single" w:sz="4" w:space="0" w:color="A5A5A5"/>
              <w:bottom w:val="single" w:sz="4" w:space="0" w:color="A5A5A5"/>
              <w:right w:val="single" w:sz="4" w:space="0" w:color="A5A5A5"/>
            </w:tcBorders>
          </w:tcPr>
          <w:p w14:paraId="67D63D4F" w14:textId="77777777" w:rsidR="006C3C33" w:rsidRDefault="00E85F61">
            <w:pPr>
              <w:spacing w:line="240" w:lineRule="auto"/>
              <w:ind w:firstLine="0"/>
            </w:pPr>
            <w:r>
              <w:t>Source</w:t>
            </w:r>
          </w:p>
        </w:tc>
        <w:tc>
          <w:tcPr>
            <w:tcW w:w="2693" w:type="dxa"/>
            <w:tcBorders>
              <w:top w:val="single" w:sz="4" w:space="0" w:color="A5A5A5"/>
              <w:left w:val="single" w:sz="4" w:space="0" w:color="A5A5A5"/>
              <w:bottom w:val="single" w:sz="4" w:space="0" w:color="A5A5A5"/>
              <w:right w:val="single" w:sz="4" w:space="0" w:color="A5A5A5"/>
            </w:tcBorders>
          </w:tcPr>
          <w:p w14:paraId="30E05FF0"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3" w:type="dxa"/>
            <w:tcBorders>
              <w:top w:val="single" w:sz="4" w:space="0" w:color="A5A5A5"/>
              <w:left w:val="single" w:sz="4" w:space="0" w:color="A5A5A5"/>
              <w:bottom w:val="single" w:sz="4" w:space="0" w:color="A5A5A5"/>
              <w:right w:val="single" w:sz="4" w:space="0" w:color="A5A5A5"/>
            </w:tcBorders>
          </w:tcPr>
          <w:p w14:paraId="4591BB1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pPr>
            <w:r>
              <w:t>Comment / Scenario</w:t>
            </w:r>
          </w:p>
        </w:tc>
      </w:tr>
      <w:tr w:rsidR="006C3C33" w14:paraId="37A4B3BD"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3E9B3F85" w14:textId="77777777" w:rsidR="006C3C33" w:rsidRDefault="00E85F61">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1D0EE167"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3" w:type="dxa"/>
          </w:tcPr>
          <w:p w14:paraId="570DFA6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6C3C33" w14:paraId="67470CA9" w14:textId="77777777" w:rsidTr="006C3C33">
        <w:tc>
          <w:tcPr>
            <w:cnfStyle w:val="001000000000" w:firstRow="0" w:lastRow="0" w:firstColumn="1" w:lastColumn="0" w:oddVBand="0" w:evenVBand="0" w:oddHBand="0" w:evenHBand="0" w:firstRowFirstColumn="0" w:firstRowLastColumn="0" w:lastRowFirstColumn="0" w:lastRowLastColumn="0"/>
            <w:tcW w:w="2120" w:type="dxa"/>
            <w:shd w:val="clear" w:color="auto" w:fill="auto"/>
          </w:tcPr>
          <w:p w14:paraId="1FBEE1C7" w14:textId="77777777" w:rsidR="006C3C33" w:rsidRDefault="00E85F61">
            <w:pPr>
              <w:spacing w:line="240" w:lineRule="auto"/>
              <w:ind w:firstLine="0"/>
              <w:rPr>
                <w:b w:val="0"/>
                <w:bCs w:val="0"/>
              </w:rPr>
            </w:pPr>
            <w:r>
              <w:rPr>
                <w:b w:val="0"/>
                <w:bCs w:val="0"/>
              </w:rPr>
              <w:t>IRENA</w:t>
            </w:r>
          </w:p>
        </w:tc>
        <w:tc>
          <w:tcPr>
            <w:tcW w:w="2693" w:type="dxa"/>
            <w:shd w:val="clear" w:color="auto" w:fill="auto"/>
          </w:tcPr>
          <w:p w14:paraId="306BC01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3" w:type="dxa"/>
            <w:shd w:val="clear" w:color="auto" w:fill="auto"/>
          </w:tcPr>
          <w:p w14:paraId="26CF4ACD"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6C3C33" w14:paraId="6DC3AE17"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1EC00A4E" w14:textId="77777777" w:rsidR="006C3C33" w:rsidRDefault="00E85F61">
            <w:pPr>
              <w:spacing w:line="240" w:lineRule="auto"/>
              <w:ind w:firstLine="0"/>
              <w:rPr>
                <w:b w:val="0"/>
                <w:bCs w:val="0"/>
              </w:rPr>
            </w:pPr>
            <w:r>
              <w:rPr>
                <w:b w:val="0"/>
                <w:bCs w:val="0"/>
              </w:rPr>
              <w:t>Energy Watch Group</w:t>
            </w:r>
          </w:p>
        </w:tc>
        <w:tc>
          <w:tcPr>
            <w:tcW w:w="2693" w:type="dxa"/>
          </w:tcPr>
          <w:p w14:paraId="5643C18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3" w:type="dxa"/>
          </w:tcPr>
          <w:p w14:paraId="7877879E"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118B2DA4" w14:textId="77777777" w:rsidR="006C3C33" w:rsidRDefault="00E85F61">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4E9D5F09" w14:textId="77777777" w:rsidR="006C3C33" w:rsidRDefault="00E85F61">
      <w:r>
        <w:t>To set the results into context the variability is also calculated with the same amount of PV IC but percentual equally distributed to the countries as it was in the year 2019 (</w:t>
      </w:r>
      <w:r>
        <w:rPr>
          <w:color w:val="FF0000"/>
        </w:rPr>
        <w:t>or better the ones which are planned for 2030?)</w:t>
      </w:r>
      <w:r>
        <w:t>.</w:t>
      </w:r>
    </w:p>
    <w:p w14:paraId="5399F5BB" w14:textId="77777777" w:rsidR="006C3C33" w:rsidRDefault="00E85F61">
      <w:pPr>
        <w:pStyle w:val="berschrift4"/>
        <w:numPr>
          <w:ilvl w:val="3"/>
          <w:numId w:val="2"/>
        </w:numPr>
        <w:ind w:hanging="862"/>
      </w:pPr>
      <w:r>
        <w:t>Scenario 3 (S3) – Cost minimization</w:t>
      </w:r>
    </w:p>
    <w:p w14:paraId="313DBCED" w14:textId="77777777" w:rsidR="006C3C33" w:rsidRDefault="00E85F61">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42338468" w14:textId="77777777" w:rsidR="006C3C33" w:rsidRDefault="00E85F61">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53EC8AE" w14:textId="77777777" w:rsidR="006C3C33" w:rsidRDefault="00E85F61">
      <w:pPr>
        <w:pStyle w:val="berschrift4"/>
        <w:numPr>
          <w:ilvl w:val="3"/>
          <w:numId w:val="2"/>
        </w:numPr>
        <w:ind w:hanging="862"/>
      </w:pPr>
      <w:r>
        <w:t xml:space="preserve">Scenario 4 (S4) – Cover </w:t>
      </w:r>
      <w:r>
        <w:rPr>
          <w:color w:val="FF0000"/>
        </w:rPr>
        <w:t>XY%</w:t>
      </w:r>
      <w:r>
        <w:t xml:space="preserve"> of country specific consumption with PV systems</w:t>
      </w:r>
    </w:p>
    <w:p w14:paraId="4ADF7346" w14:textId="77777777" w:rsidR="006C3C33" w:rsidRDefault="00E85F61">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3C33" w14:paraId="14AA79F7" w14:textId="77777777">
        <w:trPr>
          <w:jc w:val="center"/>
        </w:trPr>
        <w:tc>
          <w:tcPr>
            <w:tcW w:w="701" w:type="dxa"/>
            <w:tcBorders>
              <w:top w:val="nil"/>
              <w:left w:val="nil"/>
              <w:bottom w:val="nil"/>
              <w:right w:val="nil"/>
            </w:tcBorders>
            <w:shd w:val="clear" w:color="auto" w:fill="auto"/>
            <w:vAlign w:val="center"/>
          </w:tcPr>
          <w:p w14:paraId="6D072C0D" w14:textId="77777777" w:rsidR="006C3C33" w:rsidRDefault="006C3C33">
            <w:pPr>
              <w:spacing w:line="240" w:lineRule="auto"/>
              <w:ind w:firstLine="0"/>
            </w:pPr>
          </w:p>
        </w:tc>
        <w:tc>
          <w:tcPr>
            <w:tcW w:w="7803" w:type="dxa"/>
            <w:tcBorders>
              <w:top w:val="nil"/>
              <w:left w:val="nil"/>
              <w:bottom w:val="nil"/>
              <w:right w:val="nil"/>
            </w:tcBorders>
            <w:shd w:val="clear" w:color="auto" w:fill="auto"/>
            <w:vAlign w:val="center"/>
          </w:tcPr>
          <w:p w14:paraId="2FD90B1C" w14:textId="77777777" w:rsidR="006C3C33" w:rsidRDefault="0020629C">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62CA3CAB" w14:textId="77777777" w:rsidR="006C3C33" w:rsidRDefault="00E85F61">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40303F1A" w14:textId="77777777" w:rsidR="006C3C33" w:rsidRDefault="00E85F61">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36704A0D" w14:textId="77777777" w:rsidR="006C3C33" w:rsidRDefault="00E85F61">
      <w:pPr>
        <w:pStyle w:val="berschrift1"/>
        <w:numPr>
          <w:ilvl w:val="0"/>
          <w:numId w:val="2"/>
        </w:numPr>
      </w:pPr>
      <w:bookmarkStart w:id="131" w:name="_Toc61948470"/>
      <w:r>
        <w:t>Results</w:t>
      </w:r>
      <w:bookmarkEnd w:id="131"/>
    </w:p>
    <w:p w14:paraId="25144254" w14:textId="1AD7C072" w:rsidR="006C3C33" w:rsidRDefault="00E85F61">
      <w:r>
        <w:t xml:space="preserve">Chapter 3 gives an overview of the obtained results. First, it describes the derived weather regimes and the linked capacity factors anomalies per country and season. Second, the results of the scenarios and </w:t>
      </w:r>
      <w:r>
        <w:lastRenderedPageBreak/>
        <w:t>their installed PV capacity distributions and variability are presented</w:t>
      </w:r>
      <w:commentRangeStart w:id="132"/>
      <w:commentRangeEnd w:id="132"/>
      <w:r>
        <w:commentReference w:id="132"/>
      </w:r>
      <w:r>
        <w:t xml:space="preserve">. </w:t>
      </w:r>
      <w:proofErr w:type="spellStart"/>
      <w:ins w:id="133" w:author="Doris Folini" w:date="2021-03-09T11:27:00Z">
        <w:r>
          <w:t>Siehe</w:t>
        </w:r>
        <w:proofErr w:type="spellEnd"/>
        <w:r>
          <w:t xml:space="preserve"> </w:t>
        </w:r>
        <w:proofErr w:type="spellStart"/>
        <w:r>
          <w:t>auch</w:t>
        </w:r>
        <w:proofErr w:type="spellEnd"/>
        <w:r>
          <w:t xml:space="preserve"> Comment Box! </w:t>
        </w:r>
        <w:proofErr w:type="gramStart"/>
        <w:r>
          <w:t>Overall</w:t>
        </w:r>
        <w:proofErr w:type="gramEnd"/>
        <w:r>
          <w:t xml:space="preserve"> we find that </w:t>
        </w:r>
      </w:ins>
      <w:ins w:id="134" w:author="Doris Folini" w:date="2021-03-09T11:28:00Z">
        <w:r>
          <w:t>both</w:t>
        </w:r>
        <w:del w:id="135" w:author="Stefan Pfenninger" w:date="2021-03-16T12:58:00Z">
          <w:r w:rsidDel="00E85F61">
            <w:delText>,</w:delText>
          </w:r>
        </w:del>
        <w:r>
          <w:t xml:space="preserve"> existing as well as plan</w:t>
        </w:r>
      </w:ins>
      <w:ins w:id="136" w:author="Stefan Pfenninger" w:date="2021-03-16T12:58:00Z">
        <w:r>
          <w:t>n</w:t>
        </w:r>
      </w:ins>
      <w:ins w:id="137" w:author="Doris Folini" w:date="2021-03-09T11:28:00Z">
        <w:r>
          <w:t>ed</w:t>
        </w:r>
        <w:del w:id="138" w:author="Stefan Pfenninger" w:date="2021-03-16T12:58:00Z">
          <w:r w:rsidDel="00E85F61">
            <w:delText>,</w:delText>
          </w:r>
        </w:del>
        <w:r>
          <w:t xml:space="preserve"> IC for PV production lead to large variability in PV power production depending on weather regime. </w:t>
        </w:r>
      </w:ins>
      <w:ins w:id="139" w:author="Doris Folini" w:date="2021-03-09T11:30:00Z">
        <w:r>
          <w:t xml:space="preserve">We </w:t>
        </w:r>
        <w:del w:id="140" w:author="Stefan Pfenninger" w:date="2021-03-16T12:58:00Z">
          <w:r w:rsidDel="00E85F61">
            <w:delText xml:space="preserve">show </w:delText>
          </w:r>
        </w:del>
      </w:ins>
      <w:ins w:id="141" w:author="Doris Folini" w:date="2021-03-09T11:31:00Z">
        <w:r>
          <w:t xml:space="preserve">present </w:t>
        </w:r>
        <w:proofErr w:type="spellStart"/>
        <w:r>
          <w:t>alterntive</w:t>
        </w:r>
        <w:proofErr w:type="spellEnd"/>
        <w:r>
          <w:t xml:space="preserve"> spatial distributions of IC that substantially reduce this variability</w:t>
        </w:r>
      </w:ins>
      <w:ins w:id="142" w:author="Doris Folini" w:date="2021-03-09T11:32:00Z">
        <w:r>
          <w:t xml:space="preserve"> while </w:t>
        </w:r>
      </w:ins>
      <w:ins w:id="143" w:author="Doris Folini" w:date="2021-03-09T11:33:00Z">
        <w:r>
          <w:t xml:space="preserve">respecting selected additional constraints. The latter include, in particular, total PV power produced but also constraints like </w:t>
        </w:r>
      </w:ins>
      <w:ins w:id="144" w:author="Doris Folini" w:date="2021-03-09T11:34:00Z">
        <w:r>
          <w:t>cost minimization (least possible IC) or local PV production (some fraction of each countries consumption must be produced within the country via PV</w:t>
        </w:r>
      </w:ins>
      <w:ins w:id="145" w:author="Doris Folini" w:date="2021-03-09T11:35:00Z">
        <w:r>
          <w:t xml:space="preserve">). </w:t>
        </w:r>
        <w:r w:rsidRPr="0065457C">
          <w:rPr>
            <w:lang w:val="de-CH"/>
            <w:rPrChange w:id="146" w:author="Dirk Mühlemann" w:date="2021-03-23T13:15:00Z">
              <w:rPr/>
            </w:rPrChange>
          </w:rPr>
          <w:t xml:space="preserve">Dies ist nur eine Idee, ein Vorschlag. </w:t>
        </w:r>
        <w:proofErr w:type="spellStart"/>
        <w:r w:rsidRPr="0065457C">
          <w:rPr>
            <w:lang w:val="de-CH"/>
            <w:rPrChange w:id="147" w:author="Dirk Mühlemann" w:date="2021-03-23T13:15:00Z">
              <w:rPr/>
            </w:rPrChange>
          </w:rPr>
          <w:t>Punchline</w:t>
        </w:r>
        <w:proofErr w:type="spellEnd"/>
        <w:r w:rsidRPr="0065457C">
          <w:rPr>
            <w:lang w:val="de-CH"/>
            <w:rPrChange w:id="148" w:author="Dirk Mühlemann" w:date="2021-03-23T13:15:00Z">
              <w:rPr/>
            </w:rPrChange>
          </w:rPr>
          <w:t xml:space="preserve">: mach dem Leser Lust </w:t>
        </w:r>
        <w:proofErr w:type="spellStart"/>
        <w:proofErr w:type="gramStart"/>
        <w:r w:rsidRPr="0065457C">
          <w:rPr>
            <w:lang w:val="de-CH"/>
            <w:rPrChange w:id="149" w:author="Dirk Mühlemann" w:date="2021-03-23T13:15:00Z">
              <w:rPr/>
            </w:rPrChange>
          </w:rPr>
          <w:t>auf’s</w:t>
        </w:r>
        <w:proofErr w:type="spellEnd"/>
        <w:r w:rsidRPr="0065457C">
          <w:rPr>
            <w:lang w:val="de-CH"/>
            <w:rPrChange w:id="150" w:author="Dirk Mühlemann" w:date="2021-03-23T13:15:00Z">
              <w:rPr/>
            </w:rPrChange>
          </w:rPr>
          <w:t xml:space="preserve">  Lesen</w:t>
        </w:r>
        <w:proofErr w:type="gramEnd"/>
        <w:r w:rsidRPr="0065457C">
          <w:rPr>
            <w:lang w:val="de-CH"/>
            <w:rPrChange w:id="151" w:author="Dirk Mühlemann" w:date="2021-03-23T13:15:00Z">
              <w:rPr/>
            </w:rPrChange>
          </w:rPr>
          <w:t xml:space="preserve">! </w:t>
        </w:r>
        <w:r>
          <w:t xml:space="preserve">Mach den </w:t>
        </w:r>
        <w:proofErr w:type="spellStart"/>
        <w:r>
          <w:t>Leser</w:t>
        </w:r>
        <w:proofErr w:type="spellEnd"/>
        <w:r>
          <w:t xml:space="preserve"> </w:t>
        </w:r>
        <w:proofErr w:type="spellStart"/>
        <w:r>
          <w:t>neugi</w:t>
        </w:r>
      </w:ins>
      <w:ins w:id="152" w:author="Doris Folini" w:date="2021-03-09T11:36:00Z">
        <w:r>
          <w:t>erig</w:t>
        </w:r>
        <w:proofErr w:type="spellEnd"/>
        <w:r>
          <w:t>.</w:t>
        </w:r>
      </w:ins>
    </w:p>
    <w:p w14:paraId="55DB93FF" w14:textId="77777777" w:rsidR="006C3C33" w:rsidRDefault="00E85F61">
      <w:pPr>
        <w:pStyle w:val="berschrift2"/>
        <w:numPr>
          <w:ilvl w:val="1"/>
          <w:numId w:val="2"/>
        </w:numPr>
        <w:ind w:hanging="578"/>
      </w:pPr>
      <w:bookmarkStart w:id="153" w:name="_Toc61948471"/>
      <w:r>
        <w:t>Weather regimes and their linked capacity factor anomalies</w:t>
      </w:r>
      <w:bookmarkEnd w:id="153"/>
    </w:p>
    <w:p w14:paraId="71F9BE8D" w14:textId="52FB0BB7" w:rsidR="006C3C33" w:rsidRDefault="00E85F61">
      <w:r>
        <w:fldChar w:fldCharType="begin"/>
      </w:r>
      <w:r>
        <w:instrText xml:space="preserve"> REF _Ref60749590 \h </w:instrText>
      </w:r>
      <w:r>
        <w:fldChar w:fldCharType="separate"/>
      </w:r>
      <w:r w:rsidR="0E2152ED">
        <w:t>Figure 3</w:t>
      </w:r>
      <w:r>
        <w:fldChar w:fldCharType="end"/>
      </w:r>
      <w:r w:rsidR="0E2152ED">
        <w:t xml:space="preserve"> gives an overview of the derived weather regimes and their relation to the two most important input variables </w:t>
      </w:r>
      <w:commentRangeStart w:id="154"/>
      <w:r w:rsidR="0E2152ED">
        <w:t xml:space="preserve">for </w:t>
      </w:r>
      <w:del w:id="155" w:author="Stefan Pfenninger" w:date="2021-03-16T12:58:00Z">
        <w:r w:rsidR="0E2152ED" w:rsidDel="00E85F61">
          <w:delText xml:space="preserve">the </w:delText>
        </w:r>
      </w:del>
      <w:r w:rsidR="0E2152ED">
        <w:t>GSEE</w:t>
      </w:r>
      <w:commentRangeEnd w:id="154"/>
      <w:r>
        <w:rPr>
          <w:rStyle w:val="Kommentarzeichen"/>
        </w:rPr>
        <w:commentReference w:id="154"/>
      </w:r>
      <w:r w:rsidR="0E2152ED">
        <w:t xml:space="preserve">. Namely the surface solar radiation and the 2m temperature. In </w:t>
      </w:r>
      <w:r>
        <w:fldChar w:fldCharType="begin"/>
      </w:r>
      <w:r>
        <w:instrText xml:space="preserve"> REF _Ref60749590 \h </w:instrText>
      </w:r>
      <w:r>
        <w:fldChar w:fldCharType="separate"/>
      </w:r>
      <w:r w:rsidR="0E2152ED">
        <w:t>Figure 3</w:t>
      </w:r>
      <w:r>
        <w:fldChar w:fldCharType="end"/>
      </w:r>
      <w:r w:rsidR="0E2152ED">
        <w:t>a) the weather regimes are presented as standardized</w:t>
      </w:r>
      <w:commentRangeStart w:id="156"/>
      <w:commentRangeEnd w:id="156"/>
      <w:r>
        <w:commentReference w:id="156"/>
      </w:r>
      <w:r w:rsidR="0E2152ED">
        <w:t xml:space="preserve"> geopotential height anomalies and their frequency of occurrence. A more detailed overview of their frequency can be found in </w:t>
      </w:r>
      <w:r w:rsidRPr="00E85F61">
        <w:rPr>
          <w:highlight w:val="yellow"/>
          <w:rPrChange w:id="157" w:author="Stefan Pfenninger" w:date="2021-03-16T13:00:00Z">
            <w:rPr/>
          </w:rPrChange>
        </w:rPr>
        <w:fldChar w:fldCharType="begin"/>
      </w:r>
      <w:r w:rsidRPr="00E85F61">
        <w:rPr>
          <w:highlight w:val="yellow"/>
          <w:rPrChange w:id="158" w:author="Stefan Pfenninger" w:date="2021-03-16T13:00:00Z">
            <w:rPr/>
          </w:rPrChange>
        </w:rPr>
        <w:instrText xml:space="preserve"> REF _Ref65573728 \h </w:instrText>
      </w:r>
      <w:r>
        <w:rPr>
          <w:highlight w:val="yellow"/>
        </w:rPr>
        <w:instrText xml:space="preserve"> \* MERGEFORMAT </w:instrText>
      </w:r>
      <w:r w:rsidRPr="00E85F61">
        <w:rPr>
          <w:highlight w:val="yellow"/>
          <w:rPrChange w:id="159" w:author="Stefan Pfenninger" w:date="2021-03-16T13:00:00Z">
            <w:rPr>
              <w:highlight w:val="yellow"/>
            </w:rPr>
          </w:rPrChange>
        </w:rPr>
      </w:r>
      <w:r w:rsidRPr="00E85F61">
        <w:rPr>
          <w:highlight w:val="yellow"/>
          <w:rPrChange w:id="160" w:author="Stefan Pfenninger" w:date="2021-03-16T13:00:00Z">
            <w:rPr/>
          </w:rPrChange>
        </w:rPr>
        <w:fldChar w:fldCharType="separate"/>
      </w:r>
      <w:r w:rsidR="0E2152ED" w:rsidRPr="00E85F61">
        <w:rPr>
          <w:highlight w:val="yellow"/>
          <w:rPrChange w:id="161" w:author="Stefan Pfenninger" w:date="2021-03-16T13:00:00Z">
            <w:rPr/>
          </w:rPrChange>
        </w:rPr>
        <w:t>Error: Reference source not found</w:t>
      </w:r>
      <w:r w:rsidRPr="00E85F61">
        <w:rPr>
          <w:highlight w:val="yellow"/>
          <w:rPrChange w:id="162" w:author="Stefan Pfenninger" w:date="2021-03-16T13:00:00Z">
            <w:rPr/>
          </w:rPrChange>
        </w:rPr>
        <w:fldChar w:fldCharType="end"/>
      </w:r>
      <w:ins w:id="163" w:author="Doris Folini" w:date="2021-03-09T12:22:00Z">
        <w:r w:rsidR="0E2152ED" w:rsidRPr="00E85F61">
          <w:rPr>
            <w:highlight w:val="yellow"/>
            <w:rPrChange w:id="164" w:author="Stefan Pfenninger" w:date="2021-03-16T13:00:00Z">
              <w:rPr/>
            </w:rPrChange>
          </w:rPr>
          <w:t>,</w:t>
        </w:r>
        <w:r w:rsidR="0E2152ED">
          <w:t xml:space="preserve"> </w:t>
        </w:r>
      </w:ins>
      <w:ins w:id="165" w:author="Doris Folini" w:date="2021-03-09T12:24:00Z">
        <w:r w:rsidR="0E2152ED">
          <w:t xml:space="preserve">illustrating </w:t>
        </w:r>
      </w:ins>
      <w:ins w:id="166" w:author="Doris Folini" w:date="2021-03-09T12:25:00Z">
        <w:r w:rsidR="0E2152ED">
          <w:t xml:space="preserve">that some WRs </w:t>
        </w:r>
      </w:ins>
      <w:ins w:id="167" w:author="Doris Folini" w:date="2021-03-09T12:26:00Z">
        <w:r w:rsidR="0E2152ED">
          <w:t xml:space="preserve">preferentially </w:t>
        </w:r>
        <w:commentRangeStart w:id="168"/>
        <w:r w:rsidR="0E2152ED">
          <w:t>occur in some seasons</w:t>
        </w:r>
      </w:ins>
      <w:commentRangeEnd w:id="168"/>
      <w:r>
        <w:commentReference w:id="168"/>
      </w:r>
      <w:r w:rsidR="0E2152ED">
        <w:t>. Surface solar radiation and 2m temperature</w:t>
      </w:r>
      <w:commentRangeStart w:id="169"/>
      <w:commentRangeEnd w:id="169"/>
      <w:r>
        <w:commentReference w:id="169"/>
      </w:r>
      <w:r w:rsidR="0E2152ED">
        <w:t xml:space="preserve"> are also presented as standardized anomalies in </w:t>
      </w:r>
      <w:r>
        <w:fldChar w:fldCharType="begin"/>
      </w:r>
      <w:r>
        <w:instrText xml:space="preserve"> REF _Ref60749590 \h </w:instrText>
      </w:r>
      <w:r>
        <w:fldChar w:fldCharType="separate"/>
      </w:r>
      <w:r w:rsidR="0E2152ED">
        <w:t>Figure 3</w:t>
      </w:r>
      <w:r>
        <w:fldChar w:fldCharType="end"/>
      </w:r>
      <w:r w:rsidR="0E2152ED">
        <w:t xml:space="preserve">b) an </w:t>
      </w:r>
      <w:r>
        <w:fldChar w:fldCharType="begin"/>
      </w:r>
      <w:r>
        <w:instrText xml:space="preserve"> REF _Ref60749590 \h </w:instrText>
      </w:r>
      <w:r>
        <w:fldChar w:fldCharType="separate"/>
      </w:r>
      <w:r w:rsidR="0E2152ED">
        <w:t>Figure 3</w:t>
      </w:r>
      <w:r>
        <w:fldChar w:fldCharType="end"/>
      </w:r>
      <w:r w:rsidR="0E2152ED">
        <w:t>c) respectively.</w:t>
      </w:r>
      <w:ins w:id="170" w:author="Doris Folini" w:date="2021-03-09T12:14:00Z">
        <w:r w:rsidR="0E2152ED">
          <w:t xml:space="preserve"> </w:t>
        </w:r>
        <w:bookmarkStart w:id="171" w:name="_Hlk67399135"/>
        <w:r w:rsidR="0E2152ED">
          <w:t xml:space="preserve">From the figure it can already be taken that both variables </w:t>
        </w:r>
      </w:ins>
      <w:ins w:id="172" w:author="Doris Folini" w:date="2021-03-09T12:15:00Z">
        <w:r w:rsidR="0E2152ED">
          <w:t xml:space="preserve">show distinct, WR specific patterns, which are </w:t>
        </w:r>
      </w:ins>
      <w:ins w:id="173" w:author="Doris Folini" w:date="2021-03-09T12:16:00Z">
        <w:r w:rsidR="0E2152ED">
          <w:t>discussed in more detail below.</w:t>
        </w:r>
      </w:ins>
      <w:r w:rsidR="0E2152ED">
        <w:t xml:space="preserve"> </w:t>
      </w:r>
      <w:bookmarkEnd w:id="171"/>
      <w:r w:rsidR="0E2152ED">
        <w:t xml:space="preserve">The relation between the weather regime number and the ordinary names, which are often used in literature, can be found in </w:t>
      </w:r>
      <w:r>
        <w:fldChar w:fldCharType="begin"/>
      </w:r>
      <w:r>
        <w:instrText xml:space="preserve"> REF _Ref65159708 \h </w:instrText>
      </w:r>
      <w:r>
        <w:fldChar w:fldCharType="separate"/>
      </w:r>
      <w:r w:rsidR="0E2152ED">
        <w:t>Table 2</w:t>
      </w:r>
      <w:r>
        <w:fldChar w:fldCharType="end"/>
      </w:r>
      <w:r w:rsidR="0E2152ED">
        <w:t xml:space="preserve">. </w:t>
      </w:r>
    </w:p>
    <w:p w14:paraId="49CA6C73" w14:textId="31E3A331" w:rsidR="006C3C33" w:rsidRDefault="5C6D6ECE">
      <w:pPr>
        <w:sectPr w:rsidR="006C3C33">
          <w:headerReference w:type="default" r:id="rId19"/>
          <w:headerReference w:type="first" r:id="rId20"/>
          <w:pgSz w:w="12240" w:h="15840"/>
          <w:pgMar w:top="1417" w:right="1417" w:bottom="1134" w:left="1417" w:header="708" w:footer="0" w:gutter="0"/>
          <w:cols w:space="720"/>
          <w:formProt w:val="0"/>
          <w:titlePg/>
          <w:docGrid w:linePitch="360" w:charSpace="4096"/>
        </w:sectPr>
      </w:pPr>
      <w:r>
        <w:t xml:space="preserve">The link between the weather regimes and the derived capacity factor anomalies are shown in </w:t>
      </w:r>
      <w:r w:rsidR="00E85F61">
        <w:fldChar w:fldCharType="begin"/>
      </w:r>
      <w:r w:rsidR="00E85F61">
        <w:instrText xml:space="preserve"> REF _Ref64967422 \h </w:instrText>
      </w:r>
      <w:r w:rsidR="00E85F61">
        <w:fldChar w:fldCharType="separate"/>
      </w:r>
      <w:r>
        <w:t>Figure 4</w:t>
      </w:r>
      <w:r w:rsidR="00E85F61">
        <w:fldChar w:fldCharType="end"/>
      </w:r>
      <w:r>
        <w:t xml:space="preserve">. The first </w:t>
      </w:r>
      <w:commentRangeStart w:id="174"/>
      <w:r>
        <w:t>row</w:t>
      </w:r>
      <w:commentRangeEnd w:id="174"/>
      <w:r w:rsidR="00E85F61">
        <w:commentReference w:id="174"/>
      </w:r>
      <w:r>
        <w:t xml:space="preserve"> of </w:t>
      </w:r>
      <w:r w:rsidR="00E85F61">
        <w:fldChar w:fldCharType="begin"/>
      </w:r>
      <w:r w:rsidR="00E85F61">
        <w:instrText xml:space="preserve"> REF _Ref64967422 \h </w:instrText>
      </w:r>
      <w:r w:rsidR="00E85F61">
        <w:fldChar w:fldCharType="separate"/>
      </w:r>
      <w:r>
        <w:t>Figure 4</w:t>
      </w:r>
      <w:r w:rsidR="00E85F61">
        <w:fldChar w:fldCharType="end"/>
      </w:r>
      <w:r>
        <w:t xml:space="preserve"> shows again the seven weather regimes plus no regimes. Beneath the weather regimes, in the same column, the corresponding country specific capacity factor anomalies can be found. </w:t>
      </w:r>
      <w:commentRangeStart w:id="175"/>
      <w:commentRangeEnd w:id="175"/>
      <w:r w:rsidR="00E85F61">
        <w:commentReference w:id="175"/>
      </w:r>
      <w:commentRangeStart w:id="176"/>
      <w:commentRangeEnd w:id="176"/>
      <w:r w:rsidR="00E85F61">
        <w:commentReference w:id="176"/>
      </w:r>
      <w:r>
        <w:t xml:space="preserve">The different seasons are shown </w:t>
      </w:r>
      <w:proofErr w:type="gramStart"/>
      <w:r>
        <w:t>separately</w:t>
      </w:r>
      <w:proofErr w:type="gramEnd"/>
      <w:ins w:id="177" w:author="Wohland  Jan" w:date="2021-03-11T09:12:00Z">
        <w:r>
          <w:t xml:space="preserve"> and they are defined as </w:t>
        </w:r>
      </w:ins>
      <w:del w:id="178" w:author="Wohland  Jan" w:date="2021-03-11T09:12:00Z">
        <w:r w:rsidR="00E85F61" w:rsidDel="5C6D6ECE">
          <w:delText xml:space="preserve"> from </w:delText>
        </w:r>
      </w:del>
      <w:r>
        <w:t xml:space="preserve">winter (December, January, February </w:t>
      </w:r>
      <w:r w:rsidRPr="5C6D6ECE">
        <w:rPr>
          <w:rFonts w:ascii="Wingdings" w:eastAsia="Wingdings" w:hAnsi="Wingdings" w:cs="Wingdings"/>
        </w:rPr>
        <w:t></w:t>
      </w:r>
      <w:r>
        <w:t xml:space="preserve"> DJF), </w:t>
      </w:r>
      <w:del w:id="179" w:author="Wohland  Jan" w:date="2021-03-11T09:12:00Z">
        <w:r w:rsidR="00E85F61" w:rsidDel="5C6D6ECE">
          <w:delText xml:space="preserve">to </w:delText>
        </w:r>
      </w:del>
      <w:r>
        <w:t xml:space="preserve">spring (March, April, May </w:t>
      </w:r>
      <w:r w:rsidRPr="5C6D6ECE">
        <w:rPr>
          <w:rFonts w:ascii="Wingdings" w:eastAsia="Wingdings" w:hAnsi="Wingdings" w:cs="Wingdings"/>
        </w:rPr>
        <w:t></w:t>
      </w:r>
      <w:r>
        <w:t xml:space="preserve"> MAM), </w:t>
      </w:r>
      <w:del w:id="180" w:author="Wohland  Jan" w:date="2021-03-11T09:12:00Z">
        <w:r w:rsidR="00E85F61" w:rsidDel="5C6D6ECE">
          <w:delText xml:space="preserve">to </w:delText>
        </w:r>
      </w:del>
      <w:r>
        <w:t xml:space="preserve">summer (June, July, August </w:t>
      </w:r>
      <w:r w:rsidRPr="5C6D6ECE">
        <w:rPr>
          <w:rFonts w:ascii="Wingdings" w:eastAsia="Wingdings" w:hAnsi="Wingdings" w:cs="Wingdings"/>
        </w:rPr>
        <w:t></w:t>
      </w:r>
      <w:r>
        <w:t xml:space="preserve"> JJA), </w:t>
      </w:r>
      <w:ins w:id="181" w:author="Wohland  Jan" w:date="2021-03-11T09:12:00Z">
        <w:r>
          <w:t>and</w:t>
        </w:r>
      </w:ins>
      <w:del w:id="182" w:author="Wohland  Jan" w:date="2021-03-11T09:12:00Z">
        <w:r w:rsidR="00E85F61" w:rsidDel="5C6D6ECE">
          <w:delText>to</w:delText>
        </w:r>
      </w:del>
      <w:r>
        <w:t xml:space="preserve"> autumn (September, October, November </w:t>
      </w:r>
      <w:r w:rsidRPr="5C6D6ECE">
        <w:rPr>
          <w:rFonts w:ascii="Wingdings" w:eastAsia="Wingdings" w:hAnsi="Wingdings" w:cs="Wingdings"/>
        </w:rPr>
        <w:t></w:t>
      </w:r>
      <w:r>
        <w:t xml:space="preserve"> SON). The capacity factor anomalies are calculated as difference to the corresponding seasonal mean.</w:t>
      </w:r>
      <w:ins w:id="183" w:author="Doris Folini" w:date="2021-03-09T12:16:00Z">
        <w:r>
          <w:t xml:space="preserve"> </w:t>
        </w:r>
        <w:bookmarkStart w:id="184" w:name="_Hlk67400314"/>
        <w:r>
          <w:t xml:space="preserve">Again, it is obvious from just looking at the figure that WRs </w:t>
        </w:r>
      </w:ins>
      <w:ins w:id="185" w:author="Doris Folini" w:date="2021-03-09T12:17:00Z">
        <w:r>
          <w:t xml:space="preserve">play a </w:t>
        </w:r>
        <w:proofErr w:type="spellStart"/>
        <w:r>
          <w:t>decesive</w:t>
        </w:r>
        <w:proofErr w:type="spellEnd"/>
        <w:r>
          <w:t xml:space="preserve"> role for country specific capacity factor</w:t>
        </w:r>
      </w:ins>
      <w:ins w:id="186" w:author="Doris Folini" w:date="2021-03-09T12:18:00Z">
        <w:r>
          <w:t>s. A detailed discussion is given below.</w:t>
        </w:r>
      </w:ins>
      <w:bookmarkEnd w:id="184"/>
    </w:p>
    <w:p w14:paraId="2B6441D1" w14:textId="77777777" w:rsidR="006C3C33" w:rsidRDefault="00E85F61">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4C3F877A" wp14:editId="07777777">
                <wp:simplePos x="0" y="0"/>
                <wp:positionH relativeFrom="margin">
                  <wp:posOffset>318770</wp:posOffset>
                </wp:positionH>
                <wp:positionV relativeFrom="paragraph">
                  <wp:posOffset>5321935</wp:posOffset>
                </wp:positionV>
                <wp:extent cx="7834630" cy="640080"/>
                <wp:effectExtent l="0" t="0" r="0" b="8890"/>
                <wp:wrapTopAndBottom/>
                <wp:docPr id="7" name="Textfeld 14"/>
                <wp:cNvGraphicFramePr/>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FA61CB2" w14:textId="77777777" w:rsidR="00544335" w:rsidRDefault="00544335">
                            <w:pPr>
                              <w:pStyle w:val="Beschriftung"/>
                            </w:pPr>
                            <w:bookmarkStart w:id="187" w:name="_Ref60749590"/>
                            <w:bookmarkStart w:id="188" w:name="_Hlk65592755"/>
                            <w:bookmarkStart w:id="189" w:name="_Hlk65592754"/>
                            <w:bookmarkStart w:id="190" w:name="_Hlk65592756"/>
                            <w:bookmarkStart w:id="191" w:name="_Hlk65592757"/>
                            <w:r>
                              <w:t xml:space="preserve">Figure </w:t>
                            </w:r>
                            <w:r>
                              <w:fldChar w:fldCharType="begin"/>
                            </w:r>
                            <w:r>
                              <w:instrText>SEQ Figure \* ARABIC</w:instrText>
                            </w:r>
                            <w:r>
                              <w:fldChar w:fldCharType="separate"/>
                            </w:r>
                            <w:r>
                              <w:t>3</w:t>
                            </w:r>
                            <w:r>
                              <w:fldChar w:fldCharType="end"/>
                            </w:r>
                            <w:bookmarkEnd w:id="187"/>
                            <w:r>
                              <w:t xml:space="preserve">: </w:t>
                            </w:r>
                            <w:bookmarkStart w:id="192"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92"/>
                            <w:r>
                              <w:t>.</w:t>
                            </w:r>
                            <w:bookmarkEnd w:id="188"/>
                            <w:bookmarkEnd w:id="189"/>
                            <w:bookmarkEnd w:id="190"/>
                            <w:bookmarkEnd w:id="191"/>
                          </w:p>
                        </w:txbxContent>
                      </wps:txbx>
                      <wps:bodyPr lIns="0" tIns="0" rIns="0" bIns="0">
                        <a:prstTxWarp prst="textNoShape">
                          <a:avLst/>
                        </a:prstTxWarp>
                        <a:noAutofit/>
                      </wps:bodyPr>
                    </wps:wsp>
                  </a:graphicData>
                </a:graphic>
              </wp:anchor>
            </w:drawing>
          </mc:Choice>
          <mc:Fallback>
            <w:pict>
              <v:rect w14:anchorId="4C3F877A" id="Textfeld 14" o:spid="_x0000_s1026" style="position:absolute;margin-left:25.1pt;margin-top:419.05pt;width:616.9pt;height:50.4pt;z-index: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" stroked="f">
                <v:textbox inset="0,0,0,0">
                  <w:txbxContent>
                    <w:p w14:paraId="7FA61CB2" w14:textId="77777777" w:rsidR="00544335" w:rsidRDefault="00544335">
                      <w:pPr>
                        <w:pStyle w:val="Beschriftung"/>
                      </w:pPr>
                      <w:bookmarkStart w:id="193" w:name="_Ref60749590"/>
                      <w:bookmarkStart w:id="194" w:name="_Hlk65592755"/>
                      <w:bookmarkStart w:id="195" w:name="_Hlk65592754"/>
                      <w:bookmarkStart w:id="196" w:name="_Hlk65592756"/>
                      <w:bookmarkStart w:id="197" w:name="_Hlk65592757"/>
                      <w:r>
                        <w:t xml:space="preserve">Figure </w:t>
                      </w:r>
                      <w:r>
                        <w:fldChar w:fldCharType="begin"/>
                      </w:r>
                      <w:r>
                        <w:instrText>SEQ Figure \* ARABIC</w:instrText>
                      </w:r>
                      <w:r>
                        <w:fldChar w:fldCharType="separate"/>
                      </w:r>
                      <w:r>
                        <w:t>3</w:t>
                      </w:r>
                      <w:r>
                        <w:fldChar w:fldCharType="end"/>
                      </w:r>
                      <w:bookmarkEnd w:id="193"/>
                      <w:r>
                        <w:t xml:space="preserve">: </w:t>
                      </w:r>
                      <w:bookmarkStart w:id="198"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198"/>
                      <w:r>
                        <w:t>.</w:t>
                      </w:r>
                      <w:bookmarkEnd w:id="194"/>
                      <w:bookmarkEnd w:id="195"/>
                      <w:bookmarkEnd w:id="196"/>
                      <w:bookmarkEnd w:id="197"/>
                    </w:p>
                  </w:txbxContent>
                </v:textbox>
                <w10:wrap type="topAndBottom" anchorx="margin"/>
              </v:rect>
            </w:pict>
          </mc:Fallback>
        </mc:AlternateContent>
      </w:r>
      <w:r>
        <w:rPr>
          <w:noProof/>
        </w:rPr>
        <w:drawing>
          <wp:anchor distT="0" distB="0" distL="114300" distR="0" simplePos="0" relativeHeight="7" behindDoc="0" locked="0" layoutInCell="1" allowOverlap="1" wp14:anchorId="1430329A" wp14:editId="07777777">
            <wp:simplePos x="0" y="0"/>
            <wp:positionH relativeFrom="margin">
              <wp:align>right</wp:align>
            </wp:positionH>
            <wp:positionV relativeFrom="paragraph">
              <wp:posOffset>643255</wp:posOffset>
            </wp:positionV>
            <wp:extent cx="8429625" cy="4686300"/>
            <wp:effectExtent l="0" t="0" r="0" b="0"/>
            <wp:wrapNone/>
            <wp:docPr id="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
                    <pic:cNvPicPr>
                      <a:picLocks noChangeAspect="1" noChangeArrowheads="1"/>
                    </pic:cNvPicPr>
                  </pic:nvPicPr>
                  <pic:blipFill>
                    <a:blip r:embed="rId21"/>
                    <a:stretch>
                      <a:fillRect/>
                    </a:stretch>
                  </pic:blipFill>
                  <pic:spPr bwMode="auto">
                    <a:xfrm>
                      <a:off x="0" y="0"/>
                      <a:ext cx="8429625" cy="4686300"/>
                    </a:xfrm>
                    <a:prstGeom prst="rect">
                      <a:avLst/>
                    </a:prstGeom>
                  </pic:spPr>
                </pic:pic>
              </a:graphicData>
            </a:graphic>
          </wp:anchor>
        </w:drawing>
      </w:r>
      <w:r>
        <w:br w:type="page"/>
      </w:r>
    </w:p>
    <w:p w14:paraId="711425D0" w14:textId="77777777" w:rsidR="006C3C33" w:rsidRDefault="00E85F61">
      <w:pPr>
        <w:spacing w:before="9332" w:after="160" w:line="259" w:lineRule="auto"/>
        <w:ind w:firstLine="0"/>
        <w:jc w:val="left"/>
        <w:sectPr w:rsidR="006C3C33">
          <w:headerReference w:type="default" r:id="rId22"/>
          <w:headerReference w:type="first" r:id="rId23"/>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16103C67" wp14:editId="0DE8A524">
                <wp:simplePos x="0" y="0"/>
                <wp:positionH relativeFrom="column">
                  <wp:posOffset>-3810</wp:posOffset>
                </wp:positionH>
                <wp:positionV relativeFrom="paragraph">
                  <wp:posOffset>5487035</wp:posOffset>
                </wp:positionV>
                <wp:extent cx="8180070" cy="480060"/>
                <wp:effectExtent l="0" t="0" r="0" b="2540"/>
                <wp:wrapTopAndBottom/>
                <wp:docPr id="10" name="Textfeld 10"/>
                <wp:cNvGraphicFramePr/>
                <a:graphic xmlns:a="http://schemas.openxmlformats.org/drawingml/2006/main">
                  <a:graphicData uri="http://schemas.microsoft.com/office/word/2010/wordprocessingShape">
                    <wps:wsp>
                      <wps:cNvSpPr/>
                      <wps:spPr>
                        <a:xfrm>
                          <a:off x="0" y="0"/>
                          <a:ext cx="8180070" cy="4800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9937703" w14:textId="77777777" w:rsidR="00544335" w:rsidRDefault="00544335">
                            <w:pPr>
                              <w:pStyle w:val="Beschriftung"/>
                            </w:pPr>
                            <w:bookmarkStart w:id="199" w:name="_Ref64967422"/>
                            <w:r>
                              <w:t xml:space="preserve">Figure </w:t>
                            </w:r>
                            <w:r>
                              <w:fldChar w:fldCharType="begin"/>
                            </w:r>
                            <w:r>
                              <w:instrText>SEQ Figure \* ARABIC</w:instrText>
                            </w:r>
                            <w:r>
                              <w:fldChar w:fldCharType="separate"/>
                            </w:r>
                            <w:r>
                              <w:t>4</w:t>
                            </w:r>
                            <w:r>
                              <w:fldChar w:fldCharType="end"/>
                            </w:r>
                            <w:bookmarkEnd w:id="199"/>
                            <w:r>
                              <w:t xml:space="preserve">: </w:t>
                            </w:r>
                            <w:bookmarkStart w:id="200"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200"/>
                          </w:p>
                        </w:txbxContent>
                      </wps:txbx>
                      <wps:bodyPr wrap="square" lIns="0" tIns="0" rIns="0" bIns="0">
                        <a:prstTxWarp prst="textNoShape">
                          <a:avLst/>
                        </a:prstTxWarp>
                        <a:noAutofit/>
                      </wps:bodyPr>
                    </wps:wsp>
                  </a:graphicData>
                </a:graphic>
                <wp14:sizeRelV relativeFrom="margin">
                  <wp14:pctHeight>0</wp14:pctHeight>
                </wp14:sizeRelV>
              </wp:anchor>
            </w:drawing>
          </mc:Choice>
          <mc:Fallback>
            <w:pict>
              <v:rect w14:anchorId="16103C67" id="Textfeld 10" o:spid="_x0000_s1027" style="position:absolute;margin-left:-.3pt;margin-top:432.05pt;width:644.1pt;height:37.8pt;z-index: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" stroked="f">
                <v:textbox inset="0,0,0,0">
                  <w:txbxContent>
                    <w:p w14:paraId="19937703" w14:textId="77777777" w:rsidR="00544335" w:rsidRDefault="00544335">
                      <w:pPr>
                        <w:pStyle w:val="Beschriftung"/>
                      </w:pPr>
                      <w:bookmarkStart w:id="201" w:name="_Ref64967422"/>
                      <w:r>
                        <w:t xml:space="preserve">Figure </w:t>
                      </w:r>
                      <w:r>
                        <w:fldChar w:fldCharType="begin"/>
                      </w:r>
                      <w:r>
                        <w:instrText>SEQ Figure \* ARABIC</w:instrText>
                      </w:r>
                      <w:r>
                        <w:fldChar w:fldCharType="separate"/>
                      </w:r>
                      <w:r>
                        <w:t>4</w:t>
                      </w:r>
                      <w:r>
                        <w:fldChar w:fldCharType="end"/>
                      </w:r>
                      <w:bookmarkEnd w:id="201"/>
                      <w:r>
                        <w:t xml:space="preserve">: </w:t>
                      </w:r>
                      <w:bookmarkStart w:id="202" w:name="_Hlk65592744"/>
                      <w:r>
                        <w:t xml:space="preserve">Link between the derived seven weather regimes (WR) and the capacity factor (CF)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202"/>
                    </w:p>
                  </w:txbxContent>
                </v:textbox>
                <w10:wrap type="topAndBottom"/>
              </v:rect>
            </w:pict>
          </mc:Fallback>
        </mc:AlternateContent>
      </w:r>
      <w:commentRangeStart w:id="203"/>
      <w:r>
        <w:rPr>
          <w:noProof/>
        </w:rPr>
        <w:drawing>
          <wp:anchor distT="0" distB="0" distL="114300" distR="0" simplePos="0" relativeHeight="10" behindDoc="0" locked="0" layoutInCell="1" allowOverlap="1" wp14:anchorId="5B505BA9" wp14:editId="07777777">
            <wp:simplePos x="0" y="0"/>
            <wp:positionH relativeFrom="margin">
              <wp:align>right</wp:align>
            </wp:positionH>
            <wp:positionV relativeFrom="paragraph">
              <wp:posOffset>635</wp:posOffset>
            </wp:positionV>
            <wp:extent cx="8434705" cy="5486400"/>
            <wp:effectExtent l="0" t="0" r="0" b="0"/>
            <wp:wrapTopAndBottom/>
            <wp:docPr id="1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pic:cNvPicPr>
                      <a:picLocks noChangeAspect="1" noChangeArrowheads="1"/>
                    </pic:cNvPicPr>
                  </pic:nvPicPr>
                  <pic:blipFill>
                    <a:blip r:embed="rId24"/>
                    <a:stretch>
                      <a:fillRect/>
                    </a:stretch>
                  </pic:blipFill>
                  <pic:spPr bwMode="auto">
                    <a:xfrm>
                      <a:off x="0" y="0"/>
                      <a:ext cx="8434705" cy="5486400"/>
                    </a:xfrm>
                    <a:prstGeom prst="rect">
                      <a:avLst/>
                    </a:prstGeom>
                  </pic:spPr>
                </pic:pic>
              </a:graphicData>
            </a:graphic>
          </wp:anchor>
        </w:drawing>
      </w:r>
      <w:commentRangeEnd w:id="203"/>
      <w:r>
        <w:rPr>
          <w:rStyle w:val="Kommentarzeichen"/>
        </w:rPr>
        <w:commentReference w:id="203"/>
      </w:r>
    </w:p>
    <w:p w14:paraId="48A21919" w14:textId="77777777" w:rsidR="006C3C33" w:rsidRDefault="006C3C33">
      <w:pPr>
        <w:spacing w:after="160" w:line="259" w:lineRule="auto"/>
        <w:ind w:firstLine="0"/>
        <w:jc w:val="left"/>
      </w:pPr>
    </w:p>
    <w:p w14:paraId="6BD18F9B" w14:textId="77777777" w:rsidR="006C3C33" w:rsidRDefault="006C3C33"/>
    <w:p w14:paraId="4D2CAAB4" w14:textId="77777777" w:rsidR="006C3C33" w:rsidRDefault="00E85F61">
      <w:pPr>
        <w:pStyle w:val="Beschriftung"/>
        <w:keepNext/>
      </w:pPr>
      <w:bookmarkStart w:id="204" w:name="_Ref65159708"/>
      <w:r>
        <w:t xml:space="preserve">Table </w:t>
      </w:r>
      <w:r>
        <w:fldChar w:fldCharType="begin"/>
      </w:r>
      <w:r>
        <w:instrText>SEQ Table \* ARABIC</w:instrText>
      </w:r>
      <w:r>
        <w:fldChar w:fldCharType="separate"/>
      </w:r>
      <w:r>
        <w:t>2</w:t>
      </w:r>
      <w:r>
        <w:fldChar w:fldCharType="end"/>
      </w:r>
      <w:bookmarkEnd w:id="204"/>
      <w:r>
        <w:t>: Relation between weather regime numbers and ordinary weather regime names.</w:t>
      </w:r>
    </w:p>
    <w:tbl>
      <w:tblPr>
        <w:tblStyle w:val="Listentabelle2"/>
        <w:tblW w:w="9396" w:type="dxa"/>
        <w:tblLook w:val="04A0" w:firstRow="1" w:lastRow="0" w:firstColumn="1" w:lastColumn="0" w:noHBand="0" w:noVBand="1"/>
      </w:tblPr>
      <w:tblGrid>
        <w:gridCol w:w="1416"/>
        <w:gridCol w:w="7980"/>
      </w:tblGrid>
      <w:tr w:rsidR="006C3C33" w14:paraId="28A8CC83" w14:textId="77777777" w:rsidTr="006C3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74A6A2A" w14:textId="77777777" w:rsidR="006C3C33" w:rsidRDefault="00E85F61">
            <w:pPr>
              <w:spacing w:line="240" w:lineRule="auto"/>
              <w:ind w:firstLine="0"/>
            </w:pPr>
            <w:r>
              <w:t>WR0</w:t>
            </w:r>
          </w:p>
        </w:tc>
        <w:tc>
          <w:tcPr>
            <w:tcW w:w="7979" w:type="dxa"/>
            <w:shd w:val="clear" w:color="auto" w:fill="auto"/>
          </w:tcPr>
          <w:p w14:paraId="41430608" w14:textId="77777777" w:rsidR="006C3C33" w:rsidRDefault="00E85F61">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ositive phase of the North Atlantic Oscillation (NOA+)</w:t>
            </w:r>
          </w:p>
        </w:tc>
      </w:tr>
      <w:tr w:rsidR="006C3C33" w14:paraId="45833C7F"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34840969" w14:textId="77777777" w:rsidR="006C3C33" w:rsidRDefault="00E85F61">
            <w:pPr>
              <w:spacing w:line="240" w:lineRule="auto"/>
              <w:ind w:firstLine="0"/>
            </w:pPr>
            <w:r>
              <w:t>WR1</w:t>
            </w:r>
          </w:p>
        </w:tc>
        <w:tc>
          <w:tcPr>
            <w:tcW w:w="7979" w:type="dxa"/>
          </w:tcPr>
          <w:p w14:paraId="600524AC"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6C3C33" w14:paraId="0D8F4650"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B32AE" w14:textId="77777777" w:rsidR="006C3C33" w:rsidRDefault="00E85F61">
            <w:pPr>
              <w:spacing w:line="240" w:lineRule="auto"/>
              <w:ind w:firstLine="0"/>
            </w:pPr>
            <w:r>
              <w:t>WR2</w:t>
            </w:r>
          </w:p>
        </w:tc>
        <w:tc>
          <w:tcPr>
            <w:tcW w:w="7979" w:type="dxa"/>
            <w:shd w:val="clear" w:color="auto" w:fill="auto"/>
          </w:tcPr>
          <w:p w14:paraId="1FA85695"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OA-)</w:t>
            </w:r>
          </w:p>
        </w:tc>
      </w:tr>
      <w:tr w:rsidR="006C3C33" w14:paraId="64A6B675"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5E41729" w14:textId="77777777" w:rsidR="006C3C33" w:rsidRDefault="00E85F61">
            <w:pPr>
              <w:spacing w:line="240" w:lineRule="auto"/>
              <w:ind w:firstLine="0"/>
            </w:pPr>
            <w:r>
              <w:t>WR3</w:t>
            </w:r>
          </w:p>
        </w:tc>
        <w:tc>
          <w:tcPr>
            <w:tcW w:w="7979" w:type="dxa"/>
          </w:tcPr>
          <w:p w14:paraId="5DBBF89D"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6C3C33" w14:paraId="176E264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60CADB3F" w14:textId="77777777" w:rsidR="006C3C33" w:rsidRDefault="00E85F61">
            <w:pPr>
              <w:spacing w:line="240" w:lineRule="auto"/>
              <w:ind w:firstLine="0"/>
            </w:pPr>
            <w:r>
              <w:t>WR4</w:t>
            </w:r>
          </w:p>
        </w:tc>
        <w:tc>
          <w:tcPr>
            <w:tcW w:w="7979" w:type="dxa"/>
            <w:shd w:val="clear" w:color="auto" w:fill="auto"/>
          </w:tcPr>
          <w:p w14:paraId="0F62D38B"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6C3C33" w14:paraId="4580FB94" w14:textId="77777777" w:rsidTr="006C3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111F5FED" w14:textId="77777777" w:rsidR="006C3C33" w:rsidRDefault="00E85F61">
            <w:pPr>
              <w:spacing w:line="240" w:lineRule="auto"/>
              <w:ind w:firstLine="0"/>
            </w:pPr>
            <w:r>
              <w:t>WR5</w:t>
            </w:r>
          </w:p>
        </w:tc>
        <w:tc>
          <w:tcPr>
            <w:tcW w:w="7979" w:type="dxa"/>
          </w:tcPr>
          <w:p w14:paraId="00ED2CFF" w14:textId="77777777" w:rsidR="006C3C33" w:rsidRDefault="00E85F61">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6C3C33" w14:paraId="6D8A5812" w14:textId="77777777" w:rsidTr="006C3C33">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16A1D23D" w14:textId="77777777" w:rsidR="006C3C33" w:rsidRDefault="00E85F61">
            <w:pPr>
              <w:spacing w:line="240" w:lineRule="auto"/>
              <w:ind w:firstLine="0"/>
            </w:pPr>
            <w:r>
              <w:t>WR6</w:t>
            </w:r>
          </w:p>
        </w:tc>
        <w:tc>
          <w:tcPr>
            <w:tcW w:w="7979" w:type="dxa"/>
            <w:shd w:val="clear" w:color="auto" w:fill="auto"/>
          </w:tcPr>
          <w:p w14:paraId="4ACED42F" w14:textId="77777777" w:rsidR="006C3C33" w:rsidRDefault="00E85F61">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238601FE" w14:textId="77777777" w:rsidR="006C3C33" w:rsidRDefault="006C3C33"/>
    <w:p w14:paraId="0F3CABC7" w14:textId="77777777" w:rsidR="006C3C33" w:rsidRDefault="006C3C33"/>
    <w:p w14:paraId="13BA8E1F" w14:textId="77777777" w:rsidR="006C3C33" w:rsidRDefault="00E85F61">
      <w:commentRangeStart w:id="205"/>
      <w:r>
        <w:rPr>
          <w:noProof/>
        </w:rPr>
        <mc:AlternateContent>
          <mc:Choice Requires="wpg">
            <w:drawing>
              <wp:anchor distT="0" distB="0" distL="114300" distR="114300" simplePos="0" relativeHeight="25" behindDoc="0" locked="0" layoutInCell="1" allowOverlap="1" wp14:anchorId="5555905B" wp14:editId="07777777">
                <wp:simplePos x="0" y="0"/>
                <wp:positionH relativeFrom="margin">
                  <wp:posOffset>0</wp:posOffset>
                </wp:positionH>
                <wp:positionV relativeFrom="paragraph">
                  <wp:posOffset>453390</wp:posOffset>
                </wp:positionV>
                <wp:extent cx="5971680" cy="4372015"/>
                <wp:effectExtent l="0" t="0" r="0" b="0"/>
                <wp:wrapTopAndBottom/>
                <wp:docPr id="13" name="Gruppieren 28"/>
                <wp:cNvGraphicFramePr/>
                <a:graphic xmlns:a="http://schemas.openxmlformats.org/drawingml/2006/main">
                  <a:graphicData uri="http://schemas.microsoft.com/office/word/2010/wordprocessingGroup">
                    <wpg:wgp>
                      <wpg:cNvGrpSpPr/>
                      <wpg:grpSpPr>
                        <a:xfrm>
                          <a:off x="0" y="0"/>
                          <a:ext cx="5971680" cy="4372015"/>
                          <a:chOff x="0" y="0"/>
                          <a:chExt cx="5971680" cy="4372015"/>
                        </a:xfrm>
                      </wpg:grpSpPr>
                      <pic:pic xmlns:pic="http://schemas.openxmlformats.org/drawingml/2006/picture">
                        <pic:nvPicPr>
                          <pic:cNvPr id="8" name="Grafik 8"/>
                          <pic:cNvPicPr/>
                        </pic:nvPicPr>
                        <pic:blipFill>
                          <a:blip r:embed="rId25"/>
                          <a:stretch/>
                        </pic:blipFill>
                        <pic:spPr>
                          <a:xfrm>
                            <a:off x="0" y="0"/>
                            <a:ext cx="5971680" cy="4141440"/>
                          </a:xfrm>
                          <a:prstGeom prst="rect">
                            <a:avLst/>
                          </a:prstGeom>
                          <a:ln>
                            <a:noFill/>
                          </a:ln>
                        </pic:spPr>
                      </pic:pic>
                      <wps:wsp>
                        <wps:cNvPr id="11" name="Rectangle 11"/>
                        <wps:cNvSpPr/>
                        <wps:spPr>
                          <a:xfrm>
                            <a:off x="0" y="4201200"/>
                            <a:ext cx="5962650"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2B5C50C" w14:textId="77777777" w:rsidR="00544335" w:rsidRDefault="00544335">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wps:txbx>
                        <wps:bodyPr lIns="0" tIns="0" rIns="0" bIns="0">
                          <a:spAutoFit/>
                        </wps:bodyPr>
                      </wps:wsp>
                    </wpg:wgp>
                  </a:graphicData>
                </a:graphic>
              </wp:anchor>
            </w:drawing>
          </mc:Choice>
          <mc:Fallback>
            <w:pict>
              <v:group w14:anchorId="5555905B" id="Gruppieren 28" o:spid="_x0000_s1028" style="position:absolute;left:0;text-align:left;margin-left:0;margin-top:35.7pt;width:470.2pt;height:344.25pt;z-index:25;mso-position-horizontal-relative:margin" coordsize="59716,43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16;height:4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6" o:title=""/>
                </v:shape>
                <v:rect id="Rectangle 11" o:spid="_x0000_s1030" style="position:absolute;top:42012;width:5962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" stroked="f">
                  <v:textbox style="mso-fit-shape-to-text:t" inset="0,0,0,0">
                    <w:txbxContent>
                      <w:p w14:paraId="62B5C50C" w14:textId="77777777" w:rsidR="00544335" w:rsidRDefault="00544335">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regimes (WR) and no regime.</w:t>
                        </w:r>
                      </w:p>
                    </w:txbxContent>
                  </v:textbox>
                </v:rect>
                <w10:wrap type="topAndBottom" anchorx="margin"/>
              </v:group>
            </w:pict>
          </mc:Fallback>
        </mc:AlternateContent>
      </w:r>
      <w:commentRangeEnd w:id="205"/>
      <w:r>
        <w:commentReference w:id="205"/>
      </w:r>
    </w:p>
    <w:p w14:paraId="5B08B5D1" w14:textId="77777777" w:rsidR="006C3C33" w:rsidRDefault="00E85F61">
      <w:pPr>
        <w:spacing w:after="160" w:line="259" w:lineRule="auto"/>
        <w:ind w:firstLine="0"/>
        <w:jc w:val="left"/>
      </w:pPr>
      <w:r>
        <w:br w:type="page"/>
      </w:r>
    </w:p>
    <w:p w14:paraId="742A7914" w14:textId="77777777" w:rsidR="006C3C33" w:rsidRDefault="00E85F61">
      <w:pPr>
        <w:pStyle w:val="berschrift3"/>
        <w:numPr>
          <w:ilvl w:val="2"/>
          <w:numId w:val="2"/>
        </w:numPr>
      </w:pPr>
      <w:bookmarkStart w:id="206" w:name="_Toc61948472"/>
      <w:r>
        <w:lastRenderedPageBreak/>
        <w:t>Weather regime 0 / NOA+</w:t>
      </w:r>
      <w:bookmarkEnd w:id="206"/>
    </w:p>
    <w:p w14:paraId="0683E2F9" w14:textId="77777777" w:rsidR="006C3C33" w:rsidRDefault="00E85F61">
      <w:commentRangeStart w:id="207"/>
      <w:commentRangeEnd w:id="207"/>
      <w:r>
        <w:commentReference w:id="207"/>
      </w:r>
      <w:r w:rsidR="5C6D6ECE">
        <w:t xml:space="preserve">WR0, the positive phase of the NOA, shows a negative geopotential height anomaly (cyclone) over the Northern part of the Atlantic and a positive geopotential height anomaly (anticyclone) over the Atlantic/Mediterranean sector. </w:t>
      </w:r>
      <w:commentRangeStart w:id="208"/>
      <w:commentRangeStart w:id="209"/>
      <w:commentRangeStart w:id="210"/>
      <w:r w:rsidR="5C6D6ECE">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operties":{"noteIndex":0},"schema":"https://github.com/citation-style-language/schema/raw/master/csl-citation.json"}</w:instrText>
      </w:r>
      <w:r>
        <w:fldChar w:fldCharType="separate"/>
      </w:r>
      <w:bookmarkStart w:id="211" w:name="__Fieldmark__1408_3434669275"/>
      <w:r w:rsidR="5C6D6ECE">
        <w:t>(</w:t>
      </w:r>
      <w:bookmarkStart w:id="212" w:name="__Fieldmark__4404_3287146748"/>
      <w:r w:rsidR="5C6D6ECE">
        <w:t>Hurrell et al., 2003; Rogers, 1997; Wallace &amp; Hobbs, 2006)</w:t>
      </w:r>
      <w:r>
        <w:fldChar w:fldCharType="end"/>
      </w:r>
      <w:bookmarkEnd w:id="211"/>
      <w:bookmarkEnd w:id="212"/>
      <w:r w:rsidR="5C6D6ECE">
        <w:t xml:space="preserv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bookmarkStart w:id="213" w:name="__Fieldmark__1415_3434669275"/>
      <w:r w:rsidR="5C6D6ECE">
        <w:t>P</w:t>
      </w:r>
      <w:bookmarkStart w:id="214" w:name="__Fieldmark__4428_3287146748"/>
      <w:r w:rsidR="5C6D6ECE">
        <w:t xml:space="preserve">ozo-Vázquez </w:t>
      </w:r>
      <w:r w:rsidR="5C6D6ECE" w:rsidRPr="5C6D6ECE">
        <w:rPr>
          <w:i/>
          <w:iCs/>
        </w:rPr>
        <w:t>et al.</w:t>
      </w:r>
      <w:r w:rsidR="5C6D6ECE">
        <w:t xml:space="preserve"> (2004; 2011)</w:t>
      </w:r>
      <w:r>
        <w:fldChar w:fldCharType="end"/>
      </w:r>
      <w:bookmarkEnd w:id="213"/>
      <w:bookmarkEnd w:id="214"/>
      <w:r w:rsidR="5C6D6ECE">
        <w:t xml:space="preserve"> indeed have shown that that the NOA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rsidR="5C6D6ECE">
        <w:t>Figure 3</w:t>
      </w:r>
      <w:r>
        <w:fldChar w:fldCharType="end"/>
      </w:r>
      <w:r w:rsidR="5C6D6ECE">
        <w:t xml:space="preserve">b) and c), first column). </w:t>
      </w:r>
      <w:commentRangeEnd w:id="208"/>
      <w:ins w:id="215" w:author="Doris Folini" w:date="2021-03-09T13:06:00Z">
        <w:r>
          <w:commentReference w:id="208"/>
        </w:r>
        <w:commentRangeStart w:id="216"/>
        <w:commentRangeEnd w:id="216"/>
        <w:r>
          <w:commentReference w:id="216"/>
        </w:r>
      </w:ins>
      <w:commentRangeEnd w:id="209"/>
      <w:r>
        <w:commentReference w:id="209"/>
      </w:r>
      <w:commentRangeEnd w:id="210"/>
      <w:r w:rsidR="00C9381B">
        <w:rPr>
          <w:rStyle w:val="Kommentarzeichen"/>
        </w:rPr>
        <w:commentReference w:id="210"/>
      </w:r>
    </w:p>
    <w:p w14:paraId="64B948C3" w14:textId="77777777" w:rsidR="006C3C33" w:rsidRDefault="5C6D6ECE">
      <w:r>
        <w:t>The CF anomalies during the positive phase of the NOA also exhibit a clear North to South discrepancy. Northern Europe shows negative CF anomalies whereas Southern Europe is dominated by positive CF anomalies. This is in line with the surface solar radiation described above but its limpidity</w:t>
      </w:r>
      <w:commentRangeStart w:id="217"/>
      <w:commentRangeEnd w:id="217"/>
      <w:r w:rsidR="00E85F61">
        <w:commentReference w:id="217"/>
      </w:r>
      <w:commentRangeStart w:id="218"/>
      <w:commentRangeEnd w:id="218"/>
      <w:r w:rsidR="00E85F61">
        <w:commentReference w:id="218"/>
      </w:r>
      <w:commentRangeStart w:id="219"/>
      <w:commentRangeStart w:id="220"/>
      <w:commentRangeEnd w:id="219"/>
      <w:r w:rsidR="00E85F61">
        <w:commentReference w:id="219"/>
      </w:r>
      <w:commentRangeEnd w:id="220"/>
      <w:r w:rsidR="00C9381B">
        <w:rPr>
          <w:rStyle w:val="Kommentarzeichen"/>
        </w:rPr>
        <w:commentReference w:id="220"/>
      </w:r>
      <w:r>
        <w:t xml:space="preserve"> changes throughout the season. I.e., in spring (MAM) the results show a strong and clear difference between Southern and Northern Europe. But in autumn (SON) only the Iberian Peninsula and a few Countries in South-eastern Europe exhibit positive CF anomalies. </w:t>
      </w:r>
      <w:commentRangeStart w:id="221"/>
      <w:r>
        <w:t>WR0 is more frequent during winter times which may explain the change of the limpidity in the discrepancy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21"/>
      <w:r w:rsidR="00E85F61">
        <w:commentReference w:id="221"/>
      </w:r>
    </w:p>
    <w:p w14:paraId="18989630" w14:textId="77777777" w:rsidR="006C3C33" w:rsidRDefault="00E85F61">
      <w:pPr>
        <w:pStyle w:val="berschrift3"/>
        <w:numPr>
          <w:ilvl w:val="2"/>
          <w:numId w:val="2"/>
        </w:numPr>
      </w:pPr>
      <w:bookmarkStart w:id="222" w:name="_Toc61948473"/>
      <w:r>
        <w:t>Weather regime 1 - European trough</w:t>
      </w:r>
      <w:bookmarkEnd w:id="222"/>
    </w:p>
    <w:p w14:paraId="3D6BF701" w14:textId="77777777" w:rsidR="006C3C33" w:rsidRDefault="5C6D6ECE">
      <w:r>
        <w:t xml:space="preserve">WR1, the European through, is </w:t>
      </w:r>
      <w:commentRangeStart w:id="223"/>
      <w:r>
        <w:t>characterized by a meridional dipole of a positive and negative geopotential height anomaly in the Atlantic and Western Europe, respectively</w:t>
      </w:r>
      <w:commentRangeEnd w:id="223"/>
      <w:r w:rsidR="00E85F61">
        <w:commentReference w:id="223"/>
      </w:r>
      <w:r>
        <w:t>. The cyclone located over Western Europe brings relatively warm air from the South to South-eastern Europe and higher temperature than normal can be observed (</w:t>
      </w:r>
      <w:r w:rsidR="00E85F61">
        <w:fldChar w:fldCharType="begin"/>
      </w:r>
      <w:r w:rsidR="00E85F61">
        <w:instrText xml:space="preserve"> REF _Ref60749590 \h </w:instrText>
      </w:r>
      <w:r w:rsidR="00E85F61">
        <w:fldChar w:fldCharType="separate"/>
      </w:r>
      <w:r>
        <w:t>Figure 3</w:t>
      </w:r>
      <w:r w:rsidR="00E85F61">
        <w:fldChar w:fldCharType="end"/>
      </w:r>
      <w: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14:paraId="5A2333AA" w14:textId="77777777" w:rsidR="006C3C33" w:rsidRDefault="5C6D6ECE">
      <w:r>
        <w:t>T</w:t>
      </w:r>
      <w:commentRangeStart w:id="224"/>
      <w:r>
        <w: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225"/>
      <w:r>
        <w:t xml:space="preserve"> may be caused because WR1 is less frequent in winter than summer and sprin</w:t>
      </w:r>
      <w:commentRangeEnd w:id="224"/>
      <w:r w:rsidR="00E85F61">
        <w:commentReference w:id="224"/>
      </w:r>
      <w:r>
        <w:t>g (</w:t>
      </w:r>
      <w:r w:rsidR="00E85F61">
        <w:fldChar w:fldCharType="begin"/>
      </w:r>
      <w:r w:rsidR="00E85F61">
        <w:instrText>REF _Ref65573728 \h</w:instrText>
      </w:r>
      <w:r w:rsidR="00E85F61">
        <w:fldChar w:fldCharType="separate"/>
      </w:r>
      <w:r>
        <w:t>Error: Reference source not found</w:t>
      </w:r>
      <w:r w:rsidR="00E85F61">
        <w:fldChar w:fldCharType="end"/>
      </w:r>
      <w:r>
        <w:t xml:space="preserve">).  </w:t>
      </w:r>
      <w:commentRangeEnd w:id="225"/>
      <w:r w:rsidR="00E85F61">
        <w:commentReference w:id="225"/>
      </w:r>
    </w:p>
    <w:p w14:paraId="291B7402" w14:textId="77777777" w:rsidR="006C3C33" w:rsidRDefault="00E85F61">
      <w:pPr>
        <w:pStyle w:val="berschrift3"/>
        <w:numPr>
          <w:ilvl w:val="2"/>
          <w:numId w:val="2"/>
        </w:numPr>
      </w:pPr>
      <w:bookmarkStart w:id="226" w:name="_Toc61948474"/>
      <w:r>
        <w:t>Weather regime 2 – NOA-</w:t>
      </w:r>
      <w:bookmarkEnd w:id="226"/>
    </w:p>
    <w:p w14:paraId="0B3EBE47" w14:textId="1C51B4C5" w:rsidR="006C3C33" w:rsidRDefault="5C6D6ECE">
      <w:r>
        <w:t xml:space="preserve">WR2, the negative phase of the </w:t>
      </w:r>
      <w:del w:id="227" w:author="Wohland  Jan" w:date="2021-03-11T09:24:00Z">
        <w:r w:rsidR="00E85F61" w:rsidDel="5C6D6ECE">
          <w:delText>NOA</w:delText>
        </w:r>
      </w:del>
      <w:ins w:id="228" w:author="Wohland  Jan" w:date="2021-03-11T09:24:00Z">
        <w:r>
          <w:t>NAO</w:t>
        </w:r>
      </w:ins>
      <w:r>
        <w:t xml:space="preserve">, exhibits contrary geopotential height anomaly fields than the positive phase of the NOA. It is characterized by a negative geopotential height anomaly over the Atlantic/Mediterranean sector and positive geopotential height anomaly over Greenland. This also </w:t>
      </w:r>
      <w:ins w:id="229" w:author="Doris Folini" w:date="2021-03-09T13:20:00Z">
        <w:r>
          <w:t>results</w:t>
        </w:r>
      </w:ins>
      <w:del w:id="230" w:author="Doris Folini" w:date="2021-03-09T13:20:00Z">
        <w:r w:rsidR="00E85F61" w:rsidDel="5C6D6ECE">
          <w:delText>yields</w:delText>
        </w:r>
      </w:del>
      <w:r>
        <w:t xml:space="preserve"> in </w:t>
      </w:r>
      <w:commentRangeStart w:id="231"/>
      <w:r>
        <w:t>reversed surface weather variables</w:t>
      </w:r>
      <w:commentRangeEnd w:id="231"/>
      <w:r w:rsidR="00E85F61">
        <w:commentReference w:id="231"/>
      </w:r>
      <w:r>
        <w:t xml:space="preserve"> than </w:t>
      </w:r>
      <w:ins w:id="232" w:author="Doris Folini" w:date="2021-03-09T13:20:00Z">
        <w:r>
          <w:t xml:space="preserve">for </w:t>
        </w:r>
      </w:ins>
      <w:r>
        <w:t xml:space="preserve">the positive phase of the NOA. More available </w:t>
      </w:r>
      <w:r>
        <w:lastRenderedPageBreak/>
        <w:t>surface solar radiation than the climatological average in Northern Europe and lower surface solar radiation in Southern Europe. The temperature anomalies are negative all over Europe.</w:t>
      </w:r>
    </w:p>
    <w:p w14:paraId="19A06229" w14:textId="719BA89C" w:rsidR="006C3C33" w:rsidRDefault="5C6D6ECE">
      <w:r>
        <w:t xml:space="preserve">The contrary pattern to the positive NOA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233"/>
      <w:r>
        <w:t>Again, the cause m</w:t>
      </w:r>
      <w:ins w:id="234" w:author="Wohland  Jan" w:date="2021-03-11T09:25:00Z">
        <w:r>
          <w:t>a</w:t>
        </w:r>
      </w:ins>
      <w:r>
        <w:t>y lie in the more frequen</w:t>
      </w:r>
      <w:del w:id="235" w:author="Wohland  Jan" w:date="2021-03-11T09:25:00Z">
        <w:r w:rsidR="00E85F61" w:rsidDel="5C6D6ECE">
          <w:delText>cy</w:delText>
        </w:r>
      </w:del>
      <w:ins w:id="236" w:author="Wohland  Jan" w:date="2021-03-11T09:25:00Z">
        <w:r>
          <w:t>t</w:t>
        </w:r>
      </w:ins>
      <w:r>
        <w:t xml:space="preserve"> occurrence of WR2 during winter times (</w:t>
      </w:r>
      <w:r w:rsidR="00E85F61">
        <w:fldChar w:fldCharType="begin"/>
      </w:r>
      <w:r w:rsidR="00E85F61">
        <w:instrText>REF _Ref65573728 \h</w:instrText>
      </w:r>
      <w:r w:rsidR="00E85F61">
        <w:fldChar w:fldCharType="separate"/>
      </w:r>
      <w:r>
        <w:t>Error: Reference source not found</w:t>
      </w:r>
      <w:r w:rsidR="00E85F61">
        <w:fldChar w:fldCharType="end"/>
      </w:r>
      <w:r>
        <w:t>).</w:t>
      </w:r>
      <w:commentRangeEnd w:id="233"/>
      <w:r w:rsidR="00E85F61">
        <w:commentReference w:id="233"/>
      </w:r>
    </w:p>
    <w:p w14:paraId="4ED6FA22" w14:textId="77777777" w:rsidR="006C3C33" w:rsidRDefault="00E85F61">
      <w:pPr>
        <w:pStyle w:val="berschrift3"/>
        <w:numPr>
          <w:ilvl w:val="2"/>
          <w:numId w:val="2"/>
        </w:numPr>
      </w:pPr>
      <w:bookmarkStart w:id="237" w:name="_Toc61948475"/>
      <w:r>
        <w:t>Weather regime 3 - Atlantic ridge</w:t>
      </w:r>
      <w:bookmarkEnd w:id="237"/>
    </w:p>
    <w:p w14:paraId="36E05D3A" w14:textId="77777777" w:rsidR="006C3C33" w:rsidRDefault="00E85F61">
      <w: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14:paraId="1A68D19B" w14:textId="1847E7C0" w:rsidR="006C3C33" w:rsidRDefault="5C6D6ECE">
      <w:r>
        <w:t xml:space="preserve">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w:t>
      </w:r>
      <w:del w:id="238" w:author="Wohland  Jan" w:date="2021-03-11T09:26:00Z">
        <w:r w:rsidR="00E85F61" w:rsidDel="5C6D6ECE">
          <w:delText xml:space="preserve">enhanced </w:delText>
        </w:r>
      </w:del>
      <w:ins w:id="239" w:author="Wohland  Jan" w:date="2021-03-11T09:26:00Z">
        <w:r>
          <w:t xml:space="preserve">pronounced </w:t>
        </w:r>
      </w:ins>
      <w:r>
        <w:t>and generally more often positive. The opposite is the case for summer where one can see more often but less enhanced negative anomalies but still with an East-West gradient.</w:t>
      </w:r>
    </w:p>
    <w:p w14:paraId="655DF015" w14:textId="77777777" w:rsidR="006C3C33" w:rsidRDefault="00E85F61">
      <w:pPr>
        <w:pStyle w:val="berschrift3"/>
        <w:numPr>
          <w:ilvl w:val="2"/>
          <w:numId w:val="2"/>
        </w:numPr>
      </w:pPr>
      <w:bookmarkStart w:id="240" w:name="_Toc61948476"/>
      <w:r>
        <w:t>Weather regime 4 - Atlantic trough</w:t>
      </w:r>
      <w:bookmarkEnd w:id="240"/>
    </w:p>
    <w:p w14:paraId="08E1797E" w14:textId="77777777" w:rsidR="006C3C33" w:rsidRDefault="00E85F61">
      <w:r>
        <w:t>WR4, the Atlantic</w:t>
      </w:r>
      <w:del w:id="241" w:author="Doris Folini" w:date="2021-03-09T13:10:00Z">
        <w:r>
          <w:delText>,</w:delText>
        </w:r>
      </w:del>
      <w:r>
        <w:t xml:space="preserve">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242"/>
      <w:r>
        <w:t>It can 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242"/>
      <w:r>
        <w:commentReference w:id="242"/>
      </w:r>
      <w:r>
        <w:t>WR4 exhibits enhanced</w:t>
      </w:r>
      <w:commentRangeStart w:id="243"/>
      <w:commentRangeEnd w:id="243"/>
      <w:r>
        <w:commentReference w:id="243"/>
      </w:r>
      <w:r>
        <w:t xml:space="preser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37E488F2" w14:textId="296AB9B9" w:rsidR="006C3C33" w:rsidRDefault="5C6D6ECE">
      <w:r>
        <w:t xml:space="preserve">The CF anomalies of the countries in the Mediterranean region </w:t>
      </w:r>
      <w:del w:id="244" w:author="Wohland  Jan" w:date="2021-03-11T09:28:00Z">
        <w:r w:rsidR="00E85F61" w:rsidDel="5C6D6ECE">
          <w:delText>are like to</w:delText>
        </w:r>
      </w:del>
      <w:ins w:id="245" w:author="Wohland  Jan" w:date="2021-03-11T09:28:00Z">
        <w:r>
          <w:t>resemble</w:t>
        </w:r>
      </w:ins>
      <w:r>
        <w:t xml:space="preserve"> the surface solar radiation anomalies and show mostly slightly positive values. In Northern Europe, the difference between </w:t>
      </w:r>
      <w:del w:id="246" w:author="Wohland  Jan" w:date="2021-03-11T09:28:00Z">
        <w:r w:rsidR="00E85F61" w:rsidDel="5C6D6ECE">
          <w:delText xml:space="preserve">the </w:delText>
        </w:r>
      </w:del>
      <w:r>
        <w:t>season</w:t>
      </w:r>
      <w:ins w:id="247" w:author="Wohland  Jan" w:date="2021-03-11T09:28:00Z">
        <w:r>
          <w:t>s</w:t>
        </w:r>
      </w:ins>
      <w:r>
        <w:t xml:space="preserve"> is more pronounced. In winter and summer, they are negative but in autumn and especially in spring more Northern countries exhibit</w:t>
      </w:r>
      <w:del w:id="248" w:author="Wohland  Jan" w:date="2021-03-11T09:28:00Z">
        <w:r w:rsidR="00E85F61" w:rsidDel="5C6D6ECE">
          <w:delText>s</w:delText>
        </w:r>
      </w:del>
      <w:r>
        <w:t xml:space="preserve"> positive CF anomalies.</w:t>
      </w:r>
    </w:p>
    <w:p w14:paraId="329FA7AC" w14:textId="77777777" w:rsidR="006C3C33" w:rsidRDefault="00E85F61">
      <w:pPr>
        <w:pStyle w:val="berschrift3"/>
        <w:numPr>
          <w:ilvl w:val="2"/>
          <w:numId w:val="2"/>
        </w:numPr>
      </w:pPr>
      <w:bookmarkStart w:id="249" w:name="_Toc61948477"/>
      <w:r>
        <w:lastRenderedPageBreak/>
        <w:t>Weather regime 5 - European blocking</w:t>
      </w:r>
      <w:bookmarkEnd w:id="249"/>
    </w:p>
    <w:p w14:paraId="2FB6BC2E" w14:textId="516A8999" w:rsidR="006C3C33" w:rsidRDefault="5C6D6ECE">
      <w:commentRangeStart w:id="250"/>
      <w:r>
        <w:t>WR5</w:t>
      </w:r>
      <w:commentRangeEnd w:id="250"/>
      <w:r w:rsidR="00E85F61">
        <w:commentReference w:id="250"/>
      </w:r>
      <w:r>
        <w:t xml:space="preserve">, the European blocking, shows a positive geopotential height anomaly (anticyclone) over Central Europe. This is associated with descending air which brings clear skies over central Europe and therefore enhanced surface solar radiation anomalies can be observed in </w:t>
      </w:r>
      <w:r w:rsidR="00E85F61">
        <w:fldChar w:fldCharType="begin"/>
      </w:r>
      <w:r w:rsidR="00E85F61">
        <w:instrText xml:space="preserve"> REF _Ref60749590 \h </w:instrText>
      </w:r>
      <w:r w:rsidR="00E85F61">
        <w:fldChar w:fldCharType="separate"/>
      </w:r>
      <w:r>
        <w:t>Figure 3</w:t>
      </w:r>
      <w:r w:rsidR="00E85F61">
        <w:fldChar w:fldCharType="end"/>
      </w:r>
      <w:r>
        <w:t>b, WR5. Only in the Scandinavian region and in Eastern Spain it is less pronounce</w:t>
      </w:r>
      <w:ins w:id="251" w:author="Wohland  Jan" w:date="2021-03-11T09:30:00Z">
        <w:r>
          <w:t>d</w:t>
        </w:r>
      </w:ins>
      <w:r>
        <w:t xml:space="preserve"> or even negative because these regions are already on the edge of anticyclone. The temperature is also enhanced especially in North-Western Europe which is the region where the anticyclone brings warm air from the South northwards. </w:t>
      </w:r>
    </w:p>
    <w:p w14:paraId="3C12086D" w14:textId="77777777" w:rsidR="006C3C33" w:rsidRDefault="5C6D6ECE">
      <w:r>
        <w:t>With the clear sky and warm temperature</w:t>
      </w:r>
      <w:commentRangeStart w:id="252"/>
      <w:commentRangeEnd w:id="252"/>
      <w:r w:rsidR="00E85F61">
        <w:commentReference w:id="252"/>
      </w:r>
      <w:commentRangeStart w:id="253"/>
      <w:commentRangeEnd w:id="253"/>
      <w:r w:rsidR="00E85F61">
        <w:commentReference w:id="253"/>
      </w:r>
      <w:r>
        <w:t>,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14:paraId="63230B29" w14:textId="77777777" w:rsidR="006C3C33" w:rsidRDefault="00E85F61">
      <w:pPr>
        <w:pStyle w:val="berschrift3"/>
        <w:numPr>
          <w:ilvl w:val="2"/>
          <w:numId w:val="2"/>
        </w:numPr>
      </w:pPr>
      <w:bookmarkStart w:id="254" w:name="_Toc61948478"/>
      <w:r>
        <w:t>Weather regime 6 - Scandinavian blocking</w:t>
      </w:r>
      <w:bookmarkEnd w:id="254"/>
    </w:p>
    <w:p w14:paraId="1D7468F9" w14:textId="77777777" w:rsidR="006C3C33" w:rsidRDefault="00E85F61">
      <w:r>
        <w:t>Like the European blocking the positive geopotential height anomaly (anticyclone) over Scandinavia relates to descending air, which results in clear sky condition and therefore enhanced surface solar radiation (</w:t>
      </w:r>
      <w:r>
        <w:fldChar w:fldCharType="begin"/>
      </w:r>
      <w:r>
        <w:instrText>REF _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04F502BE" w14:textId="77777777" w:rsidR="006C3C33" w:rsidRDefault="00E85F61">
      <w:r>
        <w:t xml:space="preserve">The CF anomalies show greatly increased values over Northern Europe throughout the whole year whereas the CF anomalies in Southern Europe are lower than normal. </w:t>
      </w:r>
    </w:p>
    <w:p w14:paraId="4131FD02" w14:textId="77777777" w:rsidR="006C3C33" w:rsidRDefault="00E85F61">
      <w:pPr>
        <w:pStyle w:val="berschrift3"/>
        <w:numPr>
          <w:ilvl w:val="2"/>
          <w:numId w:val="2"/>
        </w:numPr>
      </w:pPr>
      <w:commentRangeStart w:id="255"/>
      <w:r>
        <w:t>No regime</w:t>
      </w:r>
      <w:commentRangeEnd w:id="255"/>
      <w:r w:rsidR="00C9381B">
        <w:rPr>
          <w:rStyle w:val="Kommentarzeichen"/>
          <w:rFonts w:eastAsia="Times New Roman" w:cs="Times New Roman"/>
        </w:rPr>
        <w:commentReference w:id="255"/>
      </w:r>
    </w:p>
    <w:p w14:paraId="0F891675" w14:textId="034FEFB1" w:rsidR="006C3C33" w:rsidRDefault="5C6D6ECE">
      <w:r>
        <w:t xml:space="preserve">No regime (weather regimes </w:t>
      </w:r>
      <w:del w:id="256" w:author="Stefan Pfenninger" w:date="2021-03-16T13:14:00Z">
        <w:r w:rsidDel="00C9381B">
          <w:delText xml:space="preserve">that </w:delText>
        </w:r>
        <w:r w:rsidR="00E85F61" w:rsidDel="00C9381B">
          <w:delText>no</w:delText>
        </w:r>
      </w:del>
      <w:ins w:id="257" w:author="Wohland  Jan" w:date="2021-03-11T09:31:00Z">
        <w:del w:id="258" w:author="Stefan Pfenninger" w:date="2021-03-16T13:14:00Z">
          <w:r w:rsidDel="00C9381B">
            <w:delText>do</w:delText>
          </w:r>
        </w:del>
      </w:ins>
      <w:del w:id="259" w:author="Stefan Pfenninger" w:date="2021-03-16T13:14:00Z">
        <w:r w:rsidDel="00C9381B">
          <w:delText xml:space="preserve"> not last at least </w:delText>
        </w:r>
      </w:del>
      <w:ins w:id="260" w:author="Stefan Pfenninger" w:date="2021-03-16T13:14:00Z">
        <w:r w:rsidR="00C9381B">
          <w:t xml:space="preserve">that last less than </w:t>
        </w:r>
      </w:ins>
      <w:r>
        <w:t xml:space="preserve">3 days) does not show a clear structure (cyclone and/or anticyclone) </w:t>
      </w:r>
      <w:commentRangeStart w:id="261"/>
      <w:r>
        <w:t xml:space="preserve">as WR0 to WR6 expect half of an anticyclone </w:t>
      </w:r>
      <w:commentRangeStart w:id="262"/>
      <w:r>
        <w:t>(due to the domain definition)</w:t>
      </w:r>
      <w:commentRangeEnd w:id="262"/>
      <w:r w:rsidR="00E85F61">
        <w:commentReference w:id="262"/>
      </w:r>
      <w:r>
        <w:t xml:space="preserve"> in the Atlantic.</w:t>
      </w:r>
      <w:commentRangeEnd w:id="261"/>
      <w:r w:rsidR="00C9381B">
        <w:rPr>
          <w:rStyle w:val="Kommentarzeichen"/>
        </w:rPr>
        <w:commentReference w:id="261"/>
      </w:r>
      <w:r>
        <w:t xml:space="preserve">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w:t>
      </w:r>
      <w:del w:id="263" w:author="Wohland  Jan" w:date="2021-03-11T09:32:00Z">
        <w:r w:rsidR="00E85F61" w:rsidDel="5C6D6ECE">
          <w:delText>and</w:delText>
        </w:r>
      </w:del>
      <w:commentRangeStart w:id="264"/>
      <w:ins w:id="265" w:author="Wohland  Jan" w:date="2021-03-11T09:32:00Z">
        <w:r>
          <w:t>over</w:t>
        </w:r>
      </w:ins>
      <w:commentRangeEnd w:id="264"/>
      <w:r w:rsidR="00E85F61">
        <w:commentReference w:id="264"/>
      </w:r>
      <w:r>
        <w:t xml:space="preserve"> Northern-eastern Europe and negative values in South-western Europe. </w:t>
      </w:r>
    </w:p>
    <w:p w14:paraId="05FA5C93" w14:textId="77777777" w:rsidR="006C3C33" w:rsidRDefault="00E85F61">
      <w: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14:paraId="643AD383" w14:textId="77777777" w:rsidR="006C3C33" w:rsidRDefault="5C6D6ECE">
      <w:commentRangeStart w:id="266"/>
      <w:r>
        <w:t>The frequency of no regime amounts to 3.4% which indicates that only 3.4% of all analysed days are not linked to a weather regime.</w:t>
      </w:r>
      <w:commentRangeStart w:id="267"/>
      <w:commentRangeEnd w:id="267"/>
      <w:r w:rsidR="00E85F61">
        <w:commentReference w:id="267"/>
      </w:r>
      <w:r>
        <w:t xml:space="preserve"> </w:t>
      </w:r>
      <w:commentRangeEnd w:id="266"/>
      <w:r w:rsidR="00E85F61">
        <w:commentReference w:id="266"/>
      </w:r>
    </w:p>
    <w:p w14:paraId="16DEB4AB" w14:textId="77777777" w:rsidR="006C3C33" w:rsidRDefault="00E85F61">
      <w:pPr>
        <w:pStyle w:val="Listenabsatz"/>
        <w:numPr>
          <w:ilvl w:val="0"/>
          <w:numId w:val="4"/>
        </w:numPr>
        <w:spacing w:after="160" w:line="259" w:lineRule="auto"/>
        <w:ind w:firstLine="0"/>
        <w:jc w:val="left"/>
        <w:rPr>
          <w:rFonts w:eastAsiaTheme="majorEastAsia" w:cstheme="majorBidi"/>
          <w:b/>
          <w:sz w:val="24"/>
          <w:szCs w:val="26"/>
        </w:rPr>
      </w:pPr>
      <w:r>
        <w:br w:type="page"/>
      </w:r>
    </w:p>
    <w:p w14:paraId="2BDF4F7D" w14:textId="77777777" w:rsidR="006C3C33" w:rsidRDefault="00E85F61">
      <w:pPr>
        <w:pStyle w:val="berschrift2"/>
        <w:numPr>
          <w:ilvl w:val="1"/>
          <w:numId w:val="2"/>
        </w:numPr>
        <w:ind w:hanging="578"/>
      </w:pPr>
      <w:r>
        <w:lastRenderedPageBreak/>
        <w:t>Installed capacity distributions and their variability</w:t>
      </w:r>
    </w:p>
    <w:p w14:paraId="4CDEFBBD" w14:textId="77777777" w:rsidR="006C3C33" w:rsidRDefault="5C6D6ECE">
      <w:bookmarkStart w:id="268" w:name="_Hlk67403371"/>
      <w:ins w:id="269" w:author="Doris Folini" w:date="2021-03-09T14:04:00Z">
        <w:r>
          <w:t>Having examined the different WR in detail in Sect. 3.1, we now turn to the question of WR associated variability in PV pow</w:t>
        </w:r>
      </w:ins>
      <w:ins w:id="270" w:author="Doris Folini" w:date="2021-03-09T14:05:00Z">
        <w:r>
          <w:t>er production and how this variability may be reduced by spatial re-</w:t>
        </w:r>
        <w:proofErr w:type="spellStart"/>
        <w:r>
          <w:t>distriubution</w:t>
        </w:r>
        <w:proofErr w:type="spellEnd"/>
        <w:r>
          <w:t xml:space="preserve"> of </w:t>
        </w:r>
        <w:commentRangeStart w:id="271"/>
        <w:r>
          <w:t>IC</w:t>
        </w:r>
      </w:ins>
      <w:commentRangeEnd w:id="271"/>
      <w:r w:rsidR="00C9381B">
        <w:rPr>
          <w:rStyle w:val="Kommentarzeichen"/>
        </w:rPr>
        <w:commentReference w:id="271"/>
      </w:r>
      <w:ins w:id="272" w:author="Doris Folini" w:date="2021-03-09T14:05:00Z">
        <w:r>
          <w:t>. To th</w:t>
        </w:r>
      </w:ins>
      <w:ins w:id="273" w:author="Doris Folini" w:date="2021-03-09T14:06:00Z">
        <w:r>
          <w:t xml:space="preserve">is end, </w:t>
        </w:r>
      </w:ins>
      <w:bookmarkEnd w:id="268"/>
      <w:proofErr w:type="gramStart"/>
      <w:r>
        <w:t>We</w:t>
      </w:r>
      <w:proofErr w:type="gramEnd"/>
      <w:r>
        <w:t xml:space="preserve"> hereafter present the results of t</w:t>
      </w:r>
      <w:commentRangeStart w:id="274"/>
      <w:r>
        <w:t>he various scenarios</w:t>
      </w:r>
      <w:commentRangeEnd w:id="274"/>
      <w:r w:rsidR="00E85F61">
        <w:commentReference w:id="274"/>
      </w:r>
      <w:r>
        <w:t xml:space="preserve"> with their IC distributions and PV power output variability. To put the results in context, they are always shown together with the IC distributions and variability of the year 2019 (</w:t>
      </w:r>
      <w:r w:rsidR="00E85F61">
        <w:fldChar w:fldCharType="begin"/>
      </w:r>
      <w:r w:rsidR="00E85F61">
        <w:instrText xml:space="preserve"> REF _Ref64978084 \h </w:instrText>
      </w:r>
      <w:r w:rsidR="00E85F61">
        <w:fldChar w:fldCharType="separate"/>
      </w:r>
      <w:r>
        <w:t>Figure 5</w:t>
      </w:r>
      <w:r w:rsidR="00E85F61">
        <w:fldChar w:fldCharType="end"/>
      </w:r>
      <w:r>
        <w:t>, first plot) and/or the IC distribution and variability which we estimate for the year 2030 if the plans from NECPs are fulfilled (</w:t>
      </w:r>
      <w:r w:rsidR="00E85F61">
        <w:fldChar w:fldCharType="begin"/>
      </w:r>
      <w:r w:rsidR="00E85F61">
        <w:instrText xml:space="preserve"> REF _Ref64978084 \h </w:instrText>
      </w:r>
      <w:r w:rsidR="00E85F61">
        <w:fldChar w:fldCharType="separate"/>
      </w:r>
      <w:r>
        <w:t>Figure 5</w:t>
      </w:r>
      <w:r w:rsidR="00E85F61">
        <w:fldChar w:fldCharType="end"/>
      </w:r>
      <w:r>
        <w:t xml:space="preserve">, second plot). </w:t>
      </w:r>
    </w:p>
    <w:p w14:paraId="108EA220" w14:textId="74E8F26E" w:rsidR="006C3C33" w:rsidRDefault="5C6D6ECE">
      <w:r>
        <w:t xml:space="preserve">The total IC in Europe in the year 2019 was 131.2 GW </w:t>
      </w:r>
      <w:r w:rsidR="00E85F61">
        <w:fldChar w:fldCharType="begin"/>
      </w:r>
      <w:r w:rsidR="00E85F61">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E85F61">
        <w:fldChar w:fldCharType="separate"/>
      </w:r>
      <w:bookmarkStart w:id="275" w:name="__Fieldmark__1513_3434669275"/>
      <w:r>
        <w:t>(</w:t>
      </w:r>
      <w:bookmarkStart w:id="276" w:name="__Fieldmark__5026_3287146748"/>
      <w:r>
        <w:t>IRENA, 2020b)</w:t>
      </w:r>
      <w:r w:rsidR="00E85F61">
        <w:fldChar w:fldCharType="end"/>
      </w:r>
      <w:bookmarkEnd w:id="275"/>
      <w:bookmarkEnd w:id="276"/>
      <w:r>
        <w:t xml:space="preserve">. Its distribution is presented in the first plot of </w:t>
      </w:r>
      <w:r w:rsidR="00E85F61">
        <w:fldChar w:fldCharType="begin"/>
      </w:r>
      <w:r w:rsidR="00E85F61">
        <w:instrText>REF _Ref64978084 \h</w:instrText>
      </w:r>
      <w:r w:rsidR="00E85F61">
        <w:fldChar w:fldCharType="separate"/>
      </w:r>
      <w:r>
        <w:t>Figure 5</w:t>
      </w:r>
      <w:r w:rsidR="00E85F61">
        <w:fldChar w:fldCharType="end"/>
      </w:r>
      <w:r>
        <w:t>. Most of the capacity is installed in Western Europe with Germany as leading country. The mean PV power production, estimated with the IC and the capacity factors per country, amounts to 17.5 GW (153</w:t>
      </w:r>
      <w:del w:id="277" w:author="Wohland  Jan" w:date="2021-03-11T09:36:00Z">
        <w:r w:rsidR="00E85F61" w:rsidDel="5C6D6ECE">
          <w:delText>’300 G</w:delText>
        </w:r>
      </w:del>
      <w:ins w:id="278" w:author="Wohland  Jan" w:date="2021-03-11T09:36:00Z">
        <w:r>
          <w:t xml:space="preserve"> </w:t>
        </w:r>
        <w:proofErr w:type="spellStart"/>
        <w:r>
          <w:t>T</w:t>
        </w:r>
      </w:ins>
      <w:r>
        <w:t>Wh</w:t>
      </w:r>
      <w:proofErr w:type="spellEnd"/>
      <w:r>
        <w:t xml:space="preserve"> for the whole year 2019). The mean variability, which is the average change of PV power production when the weather regime shifts from one to another, amounts to 0.9 GW (1 GW is roughly the </w:t>
      </w:r>
      <w:ins w:id="279" w:author="Wohland  Jan" w:date="2021-03-11T09:36:00Z">
        <w:r>
          <w:t xml:space="preserve">rated capacity of one </w:t>
        </w:r>
      </w:ins>
      <w:del w:id="280" w:author="Wohland  Jan" w:date="2021-03-11T09:36:00Z">
        <w:r w:rsidR="00E85F61" w:rsidDel="5C6D6ECE">
          <w:delText>amount at which a</w:delText>
        </w:r>
      </w:del>
      <w:r>
        <w:t xml:space="preserve"> nuclear power plant </w:t>
      </w:r>
      <w:del w:id="281" w:author="Wohland  Jan" w:date="2021-03-11T09:36:00Z">
        <w:r w:rsidR="00E85F61" w:rsidDel="5C6D6ECE">
          <w:delText>operates</w:delText>
        </w:r>
      </w:del>
      <w:r>
        <w:t xml:space="preserve">). This is about 5.1% of the total mean production. The maximum variability, which is </w:t>
      </w:r>
      <w:ins w:id="282" w:author="Wohland  Jan" w:date="2021-03-11T09:37:00Z">
        <w:r>
          <w:t xml:space="preserve">defined here as </w:t>
        </w:r>
      </w:ins>
      <w:r>
        <w:t xml:space="preserve">the difference from the weather regime with the highest PV power production to the weather regime with the lowest PV power production per season, amounts to 3.0 GW. </w:t>
      </w:r>
      <w:del w:id="283" w:author="Wohland  Jan" w:date="2021-03-11T09:37:00Z">
        <w:r w:rsidR="00E85F61" w:rsidDel="5C6D6ECE">
          <w:delText xml:space="preserve">Which </w:delText>
        </w:r>
      </w:del>
      <w:ins w:id="284" w:author="Wohland  Jan" w:date="2021-03-11T09:37:00Z">
        <w:r>
          <w:t xml:space="preserve">This </w:t>
        </w:r>
        <w:proofErr w:type="spellStart"/>
        <w:r>
          <w:t>correspods</w:t>
        </w:r>
        <w:proofErr w:type="spellEnd"/>
        <w:r>
          <w:t xml:space="preserve"> to </w:t>
        </w:r>
      </w:ins>
      <w:del w:id="285" w:author="Wohland  Jan" w:date="2021-03-11T09:37:00Z">
        <w:r w:rsidR="00E85F61" w:rsidDel="5C6D6ECE">
          <w:delText>is</w:delText>
        </w:r>
      </w:del>
      <w:r>
        <w:t xml:space="preserve"> a change in PV power production of 17.1%.</w:t>
      </w:r>
    </w:p>
    <w:p w14:paraId="53BB6D5F" w14:textId="3ECDA646" w:rsidR="006C3C33" w:rsidRDefault="5C6D6ECE">
      <w:r>
        <w:t>The planned total IC of the year 2030 is 386.5 GW (NECPs), which is about three times as much as in 2019. Most of the installed capacity is still located in Western Europe (</w:t>
      </w:r>
      <w:r w:rsidR="00E85F61">
        <w:fldChar w:fldCharType="begin"/>
      </w:r>
      <w:r w:rsidR="00E85F61">
        <w:instrText xml:space="preserve"> REF _Ref64978084 \h </w:instrText>
      </w:r>
      <w:r w:rsidR="00E85F61">
        <w:fldChar w:fldCharType="separate"/>
      </w:r>
      <w:r>
        <w:t>Figure 5</w:t>
      </w:r>
      <w:r w:rsidR="00E85F61">
        <w:fldChar w:fldCharType="end"/>
      </w:r>
      <w:r>
        <w:t>, second plot). The mean estimated PV power production increases to 52.3 GW. The mean and maximum variability also roughly triple</w:t>
      </w:r>
      <w:ins w:id="286" w:author="Wohland  Jan" w:date="2021-03-11T09:37:00Z">
        <w:r>
          <w:t xml:space="preserve"> </w:t>
        </w:r>
      </w:ins>
      <w:del w:id="287" w:author="Wohland  Jan" w:date="2021-03-11T09:37:00Z">
        <w:r w:rsidR="00E85F61" w:rsidDel="5C6D6ECE">
          <w:delText xml:space="preserve">s </w:delText>
        </w:r>
      </w:del>
      <w:r>
        <w:t xml:space="preserve">compared to the year 2019 to 2.7 GW and 8.5 GW, respectively. Which is 5.2% and 16.3% of the mean PV power production. A details overview of the variability can be found in </w:t>
      </w:r>
      <w:r w:rsidR="00E85F61">
        <w:fldChar w:fldCharType="begin"/>
      </w:r>
      <w:r w:rsidR="00E85F61">
        <w:instrText xml:space="preserve"> REF _Ref64990033 \h </w:instrText>
      </w:r>
      <w:r w:rsidR="00E85F61">
        <w:fldChar w:fldCharType="separate"/>
      </w:r>
      <w:r>
        <w:t>Figure 7</w:t>
      </w:r>
      <w:r w:rsidR="00E85F61">
        <w:fldChar w:fldCharType="end"/>
      </w:r>
      <w:r>
        <w:t xml:space="preserve"> and </w:t>
      </w:r>
      <w:r w:rsidR="00E85F61">
        <w:fldChar w:fldCharType="begin"/>
      </w:r>
      <w:r w:rsidR="00E85F61">
        <w:instrText xml:space="preserve"> REF _Ref64990348 \h </w:instrText>
      </w:r>
      <w:r w:rsidR="00E85F61">
        <w:fldChar w:fldCharType="separate"/>
      </w:r>
      <w:r>
        <w:t>Error: Reference source not found</w:t>
      </w:r>
      <w:r w:rsidR="00E85F61">
        <w:fldChar w:fldCharType="end"/>
      </w:r>
      <w:r>
        <w:t xml:space="preserve">. </w:t>
      </w:r>
      <w:commentRangeStart w:id="288"/>
      <w:r>
        <w:t xml:space="preserve">Where the former shows the deviation (from the season mean) of PV power production per weather regime and season and the latter shows a consolidated (over all weather regimes) view per season. </w:t>
      </w:r>
      <w:commentRangeEnd w:id="288"/>
      <w:r w:rsidR="00E85F61">
        <w:commentReference w:id="288"/>
      </w:r>
    </w:p>
    <w:p w14:paraId="2F075195" w14:textId="77777777" w:rsidR="006C3C33" w:rsidRDefault="00E85F61">
      <w:pPr>
        <w:pStyle w:val="berschrift3"/>
        <w:numPr>
          <w:ilvl w:val="2"/>
          <w:numId w:val="2"/>
        </w:numPr>
        <w:spacing w:before="4112"/>
      </w:pPr>
      <w:commentRangeStart w:id="289"/>
      <w:r>
        <w:rPr>
          <w:noProof/>
        </w:rPr>
        <w:lastRenderedPageBreak/>
        <mc:AlternateContent>
          <mc:Choice Requires="wps">
            <w:drawing>
              <wp:anchor distT="0" distB="0" distL="114300" distR="114300" simplePos="0" relativeHeight="14" behindDoc="0" locked="0" layoutInCell="1" allowOverlap="1" wp14:anchorId="3BE35205" wp14:editId="07777777">
                <wp:simplePos x="0" y="0"/>
                <wp:positionH relativeFrom="margin">
                  <wp:posOffset>3810</wp:posOffset>
                </wp:positionH>
                <wp:positionV relativeFrom="paragraph">
                  <wp:posOffset>2487295</wp:posOffset>
                </wp:positionV>
                <wp:extent cx="5970270" cy="586105"/>
                <wp:effectExtent l="0" t="0" r="0" b="0"/>
                <wp:wrapTopAndBottom/>
                <wp:docPr id="14" name="Textfeld 20"/>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9E35481" w14:textId="77777777" w:rsidR="00544335" w:rsidRDefault="00544335">
                            <w:pPr>
                              <w:pStyle w:val="Beschriftung"/>
                            </w:pPr>
                            <w:bookmarkStart w:id="290" w:name="_Ref64978084"/>
                            <w:r>
                              <w:t xml:space="preserve">Figure </w:t>
                            </w:r>
                            <w:r>
                              <w:fldChar w:fldCharType="begin"/>
                            </w:r>
                            <w:r>
                              <w:instrText>SEQ Figure \* ARABIC</w:instrText>
                            </w:r>
                            <w:r>
                              <w:fldChar w:fldCharType="separate"/>
                            </w:r>
                            <w:r>
                              <w:t>5</w:t>
                            </w:r>
                            <w:r>
                              <w:fldChar w:fldCharType="end"/>
                            </w:r>
                            <w:bookmarkEnd w:id="290"/>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BE35205" id="Textfeld 20" o:spid="_x0000_s1031" style="position:absolute;left:0;text-align:left;margin-left:.3pt;margin-top:195.85pt;width:470.1pt;height:46.15pt;z-index:1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" stroked="f">
                <v:textbox style="mso-fit-shape-to-text:t" inset="0,0,0,0">
                  <w:txbxContent>
                    <w:p w14:paraId="49E35481" w14:textId="77777777" w:rsidR="00544335" w:rsidRDefault="00544335">
                      <w:pPr>
                        <w:pStyle w:val="Beschriftung"/>
                      </w:pPr>
                      <w:bookmarkStart w:id="291" w:name="_Ref64978084"/>
                      <w:r>
                        <w:t xml:space="preserve">Figure </w:t>
                      </w:r>
                      <w:r>
                        <w:fldChar w:fldCharType="begin"/>
                      </w:r>
                      <w:r>
                        <w:instrText>SEQ Figure \* ARABIC</w:instrText>
                      </w:r>
                      <w:r>
                        <w:fldChar w:fldCharType="separate"/>
                      </w:r>
                      <w:r>
                        <w:t>5</w:t>
                      </w:r>
                      <w:r>
                        <w:fldChar w:fldCharType="end"/>
                      </w:r>
                      <w:bookmarkEnd w:id="291"/>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11" behindDoc="0" locked="0" layoutInCell="1" allowOverlap="1" wp14:anchorId="5E623D89" wp14:editId="07777777">
            <wp:simplePos x="0" y="0"/>
            <wp:positionH relativeFrom="margin">
              <wp:posOffset>3810</wp:posOffset>
            </wp:positionH>
            <wp:positionV relativeFrom="paragraph">
              <wp:posOffset>449580</wp:posOffset>
            </wp:positionV>
            <wp:extent cx="5969000" cy="2025015"/>
            <wp:effectExtent l="0" t="0" r="0" b="0"/>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noChangeArrowheads="1"/>
                    </pic:cNvPicPr>
                  </pic:nvPicPr>
                  <pic:blipFill>
                    <a:blip r:embed="rId27"/>
                    <a:srcRect l="12657" t="7343" r="3932" b="7668"/>
                    <a:stretch>
                      <a:fillRect/>
                    </a:stretch>
                  </pic:blipFill>
                  <pic:spPr bwMode="auto">
                    <a:xfrm>
                      <a:off x="0" y="0"/>
                      <a:ext cx="5969000" cy="2025015"/>
                    </a:xfrm>
                    <a:prstGeom prst="rect">
                      <a:avLst/>
                    </a:prstGeom>
                  </pic:spPr>
                </pic:pic>
              </a:graphicData>
            </a:graphic>
          </wp:anchor>
        </w:drawing>
      </w:r>
      <w:r w:rsidR="0E2152ED">
        <w:t>Scenario</w:t>
      </w:r>
      <w:commentRangeEnd w:id="289"/>
      <w:r>
        <w:commentReference w:id="289"/>
      </w:r>
      <w:r w:rsidR="0E2152ED">
        <w:t xml:space="preserve"> 1 (S1) – PV power production and installed capacities from NECP 2030</w:t>
      </w:r>
    </w:p>
    <w:p w14:paraId="1F9E2D3C" w14:textId="77777777" w:rsidR="006C3C33" w:rsidRDefault="00E85F61">
      <w:r>
        <w:t xml:space="preserve">The IC distribution derived under the conditions of S1 is shown in third plot of </w:t>
      </w:r>
      <w:r>
        <w:fldChar w:fldCharType="begin"/>
      </w:r>
      <w:r>
        <w:instrText>REF _Ref64978084 \h</w:instrText>
      </w:r>
      <w:r>
        <w:fldChar w:fldCharType="separate"/>
      </w:r>
      <w:r>
        <w:t>Figure 5</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14:paraId="5A5A6D71" w14:textId="77777777" w:rsidR="006C3C33" w:rsidRDefault="00E85F61">
      <w:pPr>
        <w:spacing w:before="5409"/>
      </w:pPr>
      <w:r>
        <w:rPr>
          <w:noProof/>
        </w:rPr>
        <w:lastRenderedPageBreak/>
        <mc:AlternateContent>
          <mc:Choice Requires="wps">
            <w:drawing>
              <wp:anchor distT="0" distB="0" distL="114300" distR="114300" simplePos="0" relativeHeight="15" behindDoc="0" locked="0" layoutInCell="1" allowOverlap="1" wp14:anchorId="3F294C8C" wp14:editId="07777777">
                <wp:simplePos x="0" y="0"/>
                <wp:positionH relativeFrom="margin">
                  <wp:align>center</wp:align>
                </wp:positionH>
                <wp:positionV relativeFrom="paragraph">
                  <wp:posOffset>2834005</wp:posOffset>
                </wp:positionV>
                <wp:extent cx="5970270" cy="586105"/>
                <wp:effectExtent l="0" t="0" r="0" b="0"/>
                <wp:wrapTopAndBottom/>
                <wp:docPr id="17" name="Textfeld 21"/>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35181DB" w14:textId="77777777" w:rsidR="00544335" w:rsidRDefault="00544335">
                            <w:pPr>
                              <w:pStyle w:val="Beschriftung"/>
                            </w:pPr>
                            <w:bookmarkStart w:id="292" w:name="_Ref64985629"/>
                            <w:r>
                              <w:t xml:space="preserve">Figure </w:t>
                            </w:r>
                            <w:r>
                              <w:fldChar w:fldCharType="begin"/>
                            </w:r>
                            <w:r>
                              <w:instrText>SEQ Figure \* ARABIC</w:instrText>
                            </w:r>
                            <w:r>
                              <w:fldChar w:fldCharType="separate"/>
                            </w:r>
                            <w:r>
                              <w:t>6</w:t>
                            </w:r>
                            <w:r>
                              <w:fldChar w:fldCharType="end"/>
                            </w:r>
                            <w:bookmarkEnd w:id="292"/>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F294C8C" id="Textfeld 21" o:spid="_x0000_s1032" style="position:absolute;left:0;text-align:left;margin-left:0;margin-top:223.15pt;width:470.1pt;height:46.15pt;z-index:1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" stroked="f">
                <v:textbox style="mso-fit-shape-to-text:t" inset="0,0,0,0">
                  <w:txbxContent>
                    <w:p w14:paraId="435181DB" w14:textId="77777777" w:rsidR="00544335" w:rsidRDefault="00544335">
                      <w:pPr>
                        <w:pStyle w:val="Beschriftung"/>
                      </w:pPr>
                      <w:bookmarkStart w:id="293" w:name="_Ref64985629"/>
                      <w:r>
                        <w:t xml:space="preserve">Figure </w:t>
                      </w:r>
                      <w:r>
                        <w:fldChar w:fldCharType="begin"/>
                      </w:r>
                      <w:r>
                        <w:instrText>SEQ Figure \* ARABIC</w:instrText>
                      </w:r>
                      <w:r>
                        <w:fldChar w:fldCharType="separate"/>
                      </w:r>
                      <w:r>
                        <w:t>6</w:t>
                      </w:r>
                      <w:r>
                        <w:fldChar w:fldCharType="end"/>
                      </w:r>
                      <w:bookmarkEnd w:id="293"/>
                      <w: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8890" distL="114300" distR="114300" simplePos="0" relativeHeight="12" behindDoc="0" locked="0" layoutInCell="1" allowOverlap="1" wp14:anchorId="0609FDAE" wp14:editId="07777777">
            <wp:simplePos x="0" y="0"/>
            <wp:positionH relativeFrom="margin">
              <wp:align>center</wp:align>
            </wp:positionH>
            <wp:positionV relativeFrom="paragraph">
              <wp:posOffset>635</wp:posOffset>
            </wp:positionV>
            <wp:extent cx="5969000" cy="2848610"/>
            <wp:effectExtent l="0" t="0" r="0" b="0"/>
            <wp:wrapTopAndBottom/>
            <wp:docPr id="1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3"/>
                    <pic:cNvPicPr>
                      <a:picLocks noChangeAspect="1" noChangeArrowheads="1"/>
                    </pic:cNvPicPr>
                  </pic:nvPicPr>
                  <pic:blipFill>
                    <a:blip r:embed="rId28"/>
                    <a:srcRect l="13314" t="8745" r="2128" b="10446"/>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rsidR="0E2152ED">
        <w:t>Figure 6</w:t>
      </w:r>
      <w:r>
        <w:fldChar w:fldCharType="end"/>
      </w:r>
      <w:r w:rsidR="0E2152ED">
        <w:t xml:space="preserve"> gives an overview </w:t>
      </w:r>
      <w:ins w:id="294" w:author="Doris Folini" w:date="2021-03-09T14:18:00Z">
        <w:r w:rsidR="0E2152ED">
          <w:t xml:space="preserve">of </w:t>
        </w:r>
      </w:ins>
      <w:r w:rsidR="0E2152ED">
        <w:t>where the additional installed PV capacity are distributed to. It shows the difference between the total installed PV capacity estimates for 2030 and the installed PV capacity from 2019 (which is also defined as the lower bound of the linear least-square problem)</w:t>
      </w:r>
      <w:commentRangeStart w:id="295"/>
      <w:commentRangeEnd w:id="295"/>
      <w:r>
        <w:commentReference w:id="295"/>
      </w:r>
      <w:r w:rsidR="0E2152ED">
        <w:t>. Our method chosen to reduce the variability clearly favours countries in South-eastern and North-western Europe</w:t>
      </w:r>
      <w:commentRangeStart w:id="296"/>
      <w:commentRangeEnd w:id="296"/>
      <w:r>
        <w:commentReference w:id="296"/>
      </w:r>
      <w:r w:rsidR="0E2152ED">
        <w:t xml:space="preserve">. </w:t>
      </w:r>
      <w:ins w:id="297" w:author="Doris Folini" w:date="2021-03-09T14:17:00Z">
        <w:r w:rsidR="0E2152ED">
          <w:t xml:space="preserve">Hatching indicates (designates) countries where </w:t>
        </w:r>
      </w:ins>
      <w:del w:id="298" w:author="Doris Folini" w:date="2021-03-09T14:18:00Z">
        <w:r w:rsidDel="0E2152ED">
          <w:delText xml:space="preserve">Hatched countries signalize that </w:delText>
        </w:r>
      </w:del>
      <w:r w:rsidR="0E2152ED">
        <w:t xml:space="preserve">the installed capacity has reached the upper bound of the linear least-square problem, which is defined as the potential for roof-top mounted PV systems. </w:t>
      </w:r>
    </w:p>
    <w:p w14:paraId="163490B5" w14:textId="77777777" w:rsidR="006C3C33" w:rsidRDefault="5C6D6ECE">
      <w:r>
        <w:lastRenderedPageBreak/>
        <w:t xml:space="preserve">A detailed impression of the over- and underproduction for every weather regime and season compared to their seasonal mean is shown in </w:t>
      </w:r>
      <w:r w:rsidR="00E85F61">
        <w:fldChar w:fldCharType="begin"/>
      </w:r>
      <w:r w:rsidR="00E85F61">
        <w:instrText xml:space="preserve"> REF _Ref64990033 \h </w:instrText>
      </w:r>
      <w:r w:rsidR="00E85F61">
        <w:fldChar w:fldCharType="separate"/>
      </w:r>
      <w:r>
        <w:t>Figure 7</w:t>
      </w:r>
      <w:r w:rsidR="00E85F61">
        <w:fldChar w:fldCharType="end"/>
      </w:r>
      <w:r>
        <w:t xml:space="preserve">. The IC distribution for </w:t>
      </w:r>
      <w:commentRangeStart w:id="299"/>
      <w:r>
        <w:t>scenario one</w:t>
      </w:r>
      <w:commentRangeEnd w:id="299"/>
      <w:r w:rsidR="00E85F61">
        <w:commentReference w:id="299"/>
      </w:r>
      <w:r>
        <w:t xml:space="preserve"> reduces the deviation of PV power production from the seasonal mean in 25 of 32 cases</w:t>
      </w:r>
      <w:ins w:id="300" w:author="Doris Folini" w:date="2021-03-09T14:23:00Z">
        <w:r>
          <w:t xml:space="preserve"> (pairs of four season / eight WRs)</w:t>
        </w:r>
      </w:ins>
      <w:commentRangeStart w:id="301"/>
      <w:commentRangeEnd w:id="301"/>
      <w:r w:rsidR="00E85F61">
        <w:commentReference w:id="301"/>
      </w:r>
      <w:r>
        <w:t xml:space="preserve">. It also shows that changes from under- to overproduction in weather regimes are possible with different distributions and vice versa. </w:t>
      </w:r>
    </w:p>
    <w:p w14:paraId="2DBA138D" w14:textId="77777777" w:rsidR="006C3C33" w:rsidRDefault="00E85F61">
      <w:r>
        <w:t>The consolidate view of the variability (</w:t>
      </w:r>
      <w:r>
        <w:fldChar w:fldCharType="begin"/>
      </w:r>
      <w:r>
        <w:instrText>REF _Ref64990348 \h</w:instrText>
      </w:r>
      <w:r>
        <w:fldChar w:fldCharType="separate"/>
      </w:r>
      <w:r>
        <w:t>Error: Reference source not found</w:t>
      </w:r>
      <w:r>
        <w:fldChar w:fldCharType="end"/>
      </w:r>
      <w:r>
        <w:t xml:space="preserve">) makes clear that the variab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0AD9C6F4" w14:textId="77777777" w:rsidR="006C3C33" w:rsidRDefault="006C3C33"/>
    <w:p w14:paraId="2E4ABD0C" w14:textId="77777777" w:rsidR="006C3C33" w:rsidRDefault="00E85F61">
      <w:pPr>
        <w:spacing w:before="6022"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3018F908" wp14:editId="07777777">
                <wp:simplePos x="0" y="0"/>
                <wp:positionH relativeFrom="margin">
                  <wp:align>right</wp:align>
                </wp:positionH>
                <wp:positionV relativeFrom="paragraph">
                  <wp:posOffset>3588385</wp:posOffset>
                </wp:positionV>
                <wp:extent cx="5963920" cy="586105"/>
                <wp:effectExtent l="0" t="0" r="0" b="0"/>
                <wp:wrapTopAndBottom/>
                <wp:docPr id="20" name="Textfeld 22"/>
                <wp:cNvGraphicFramePr/>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A81ED9C" w14:textId="77777777" w:rsidR="00544335" w:rsidRDefault="00544335">
                            <w:pPr>
                              <w:pStyle w:val="Beschriftung"/>
                            </w:pPr>
                            <w:bookmarkStart w:id="302" w:name="_Ref64990033"/>
                            <w:r>
                              <w:t xml:space="preserve">Figure </w:t>
                            </w:r>
                            <w:r>
                              <w:fldChar w:fldCharType="begin"/>
                            </w:r>
                            <w:r>
                              <w:instrText>SEQ Figure \* ARABIC</w:instrText>
                            </w:r>
                            <w:r>
                              <w:fldChar w:fldCharType="separate"/>
                            </w:r>
                            <w:r>
                              <w:t>7</w:t>
                            </w:r>
                            <w:r>
                              <w:fldChar w:fldCharType="end"/>
                            </w:r>
                            <w:bookmarkEnd w:id="302"/>
                            <w:r>
                              <w:t xml:space="preserve">: </w:t>
                            </w:r>
                            <w:bookmarkStart w:id="303" w:name="_Hlk65592645"/>
                            <w:bookmarkStart w:id="304" w:name="_Hlk65592646"/>
                            <w:bookmarkStart w:id="305" w:name="_Hlk65592647"/>
                            <w:bookmarkStart w:id="306"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303"/>
                            <w:bookmarkEnd w:id="304"/>
                            <w:bookmarkEnd w:id="305"/>
                            <w:bookmarkEnd w:id="306"/>
                          </w:p>
                        </w:txbxContent>
                      </wps:txbx>
                      <wps:bodyPr lIns="0" tIns="0" rIns="0" bIns="0">
                        <a:prstTxWarp prst="textNoShape">
                          <a:avLst/>
                        </a:prstTxWarp>
                        <a:spAutoFit/>
                      </wps:bodyPr>
                    </wps:wsp>
                  </a:graphicData>
                </a:graphic>
              </wp:anchor>
            </w:drawing>
          </mc:Choice>
          <mc:Fallback>
            <w:pict>
              <v:rect w14:anchorId="3018F908" id="Textfeld 22" o:spid="_x0000_s1033" style="position:absolute;margin-left:418.4pt;margin-top:282.55pt;width:469.6pt;height:46.15pt;z-index: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" stroked="f">
                <v:textbox style="mso-fit-shape-to-text:t" inset="0,0,0,0">
                  <w:txbxContent>
                    <w:p w14:paraId="6A81ED9C" w14:textId="77777777" w:rsidR="00544335" w:rsidRDefault="00544335">
                      <w:pPr>
                        <w:pStyle w:val="Beschriftung"/>
                      </w:pPr>
                      <w:bookmarkStart w:id="307" w:name="_Ref64990033"/>
                      <w:r>
                        <w:t xml:space="preserve">Figure </w:t>
                      </w:r>
                      <w:r>
                        <w:fldChar w:fldCharType="begin"/>
                      </w:r>
                      <w:r>
                        <w:instrText>SEQ Figure \* ARABIC</w:instrText>
                      </w:r>
                      <w:r>
                        <w:fldChar w:fldCharType="separate"/>
                      </w:r>
                      <w:r>
                        <w:t>7</w:t>
                      </w:r>
                      <w:r>
                        <w:fldChar w:fldCharType="end"/>
                      </w:r>
                      <w:bookmarkEnd w:id="307"/>
                      <w:r>
                        <w:t xml:space="preserve">: </w:t>
                      </w:r>
                      <w:bookmarkStart w:id="308" w:name="_Hlk65592645"/>
                      <w:bookmarkStart w:id="309" w:name="_Hlk65592646"/>
                      <w:bookmarkStart w:id="310" w:name="_Hlk65592647"/>
                      <w:bookmarkStart w:id="311"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308"/>
                      <w:bookmarkEnd w:id="309"/>
                      <w:bookmarkEnd w:id="310"/>
                      <w:bookmarkEnd w:id="311"/>
                    </w:p>
                  </w:txbxContent>
                </v:textbox>
                <w10:wrap type="topAndBottom" anchorx="margin"/>
              </v:rect>
            </w:pict>
          </mc:Fallback>
        </mc:AlternateContent>
      </w:r>
      <w:r>
        <w:rPr>
          <w:noProof/>
        </w:rPr>
        <w:drawing>
          <wp:anchor distT="0" distB="635" distL="0" distR="114300" simplePos="0" relativeHeight="13" behindDoc="0" locked="0" layoutInCell="1" allowOverlap="1" wp14:anchorId="066043B9" wp14:editId="07777777">
            <wp:simplePos x="0" y="0"/>
            <wp:positionH relativeFrom="margin">
              <wp:align>left</wp:align>
            </wp:positionH>
            <wp:positionV relativeFrom="paragraph">
              <wp:posOffset>266700</wp:posOffset>
            </wp:positionV>
            <wp:extent cx="5962650" cy="3237865"/>
            <wp:effectExtent l="0" t="0" r="0" b="0"/>
            <wp:wrapTopAndBottom/>
            <wp:docPr id="22"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19"/>
                    <pic:cNvPicPr>
                      <a:picLocks noChangeAspect="1" noChangeArrowheads="1"/>
                    </pic:cNvPicPr>
                  </pic:nvPicPr>
                  <pic:blipFill>
                    <a:blip r:embed="rId29"/>
                    <a:srcRect l="8410" t="10021" r="8841"/>
                    <a:stretch>
                      <a:fillRect/>
                    </a:stretch>
                  </pic:blipFill>
                  <pic:spPr bwMode="auto">
                    <a:xfrm>
                      <a:off x="0" y="0"/>
                      <a:ext cx="5962650" cy="3237865"/>
                    </a:xfrm>
                    <a:prstGeom prst="rect">
                      <a:avLst/>
                    </a:prstGeom>
                  </pic:spPr>
                </pic:pic>
              </a:graphicData>
            </a:graphic>
          </wp:anchor>
        </w:drawing>
      </w:r>
    </w:p>
    <w:p w14:paraId="1F1EC0AF" w14:textId="6B273D0F" w:rsidR="006C3C33" w:rsidRDefault="00E85F61">
      <w:pPr>
        <w:spacing w:after="160" w:line="259" w:lineRule="auto"/>
        <w:ind w:firstLine="0"/>
        <w:jc w:val="left"/>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0017C529" wp14:editId="07777777">
                <wp:simplePos x="0" y="0"/>
                <wp:positionH relativeFrom="margin">
                  <wp:align>right</wp:align>
                </wp:positionH>
                <wp:positionV relativeFrom="paragraph">
                  <wp:posOffset>4413885</wp:posOffset>
                </wp:positionV>
                <wp:extent cx="5969635" cy="3625350"/>
                <wp:effectExtent l="0" t="0" r="0" b="0"/>
                <wp:wrapTopAndBottom/>
                <wp:docPr id="23" name="Gruppieren 24"/>
                <wp:cNvGraphicFramePr/>
                <a:graphic xmlns:a="http://schemas.openxmlformats.org/drawingml/2006/main">
                  <a:graphicData uri="http://schemas.microsoft.com/office/word/2010/wordprocessingGroup">
                    <wpg:wgp>
                      <wpg:cNvGrpSpPr/>
                      <wpg:grpSpPr>
                        <a:xfrm>
                          <a:off x="0" y="0"/>
                          <a:ext cx="5969635" cy="3625350"/>
                          <a:chOff x="0" y="0"/>
                          <a:chExt cx="5969635" cy="3625350"/>
                        </a:xfrm>
                      </wpg:grpSpPr>
                      <pic:pic xmlns:pic="http://schemas.openxmlformats.org/drawingml/2006/picture">
                        <pic:nvPicPr>
                          <pic:cNvPr id="15" name="Grafik 17"/>
                          <pic:cNvPicPr/>
                        </pic:nvPicPr>
                        <pic:blipFill>
                          <a:blip r:embed="rId30"/>
                          <a:srcRect l="9265" t="10234" r="8306" b="7887"/>
                          <a:stretch/>
                        </pic:blipFill>
                        <pic:spPr>
                          <a:xfrm>
                            <a:off x="0" y="0"/>
                            <a:ext cx="5969520" cy="2882160"/>
                          </a:xfrm>
                          <a:prstGeom prst="rect">
                            <a:avLst/>
                          </a:prstGeom>
                          <a:ln>
                            <a:noFill/>
                          </a:ln>
                        </pic:spPr>
                      </pic:pic>
                      <wps:wsp>
                        <wps:cNvPr id="18" name="Rectangle 18"/>
                        <wps:cNvSpPr/>
                        <wps:spPr>
                          <a:xfrm>
                            <a:off x="0" y="2943360"/>
                            <a:ext cx="5969635"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ACFDFA3" w14:textId="77777777" w:rsidR="00544335" w:rsidRDefault="00544335">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0017C529" id="Gruppieren 24" o:spid="_x0000_s1034" style="position:absolute;margin-left:418.85pt;margin-top:347.55pt;width:470.05pt;height:285.45pt;z-index:17;mso-position-horizontal:right;mso-position-horizontal-relative:margin" coordsize="59696,36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">
                <v:shape id="Grafik 17" o:spid="_x0000_s1035" type="#_x0000_t75" style="position:absolute;width:59695;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">
                  <v:imagedata r:id="rId31" o:title="" croptop="6707f" cropbottom="5169f" cropleft="6072f" cropright="5443f"/>
                </v:shape>
                <v:rect id="Rectangle 18" o:spid="_x0000_s1036" style="position:absolute;top:29433;width:59696;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" stroked="f">
                  <v:textbox style="mso-fit-shape-to-text:t" inset="0,0,0,0">
                    <w:txbxContent>
                      <w:p w14:paraId="0ACFDFA3" w14:textId="77777777" w:rsidR="00544335" w:rsidRDefault="00544335">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commentRangeStart w:id="312"/>
      <w:commentRangeEnd w:id="312"/>
      <w:r>
        <w:commentReference w:id="312"/>
      </w:r>
    </w:p>
    <w:p w14:paraId="4F7E8541" w14:textId="77777777" w:rsidR="006C3C33" w:rsidRDefault="00E85F61">
      <w:pPr>
        <w:pStyle w:val="berschrift3"/>
        <w:numPr>
          <w:ilvl w:val="2"/>
          <w:numId w:val="2"/>
        </w:numPr>
      </w:pPr>
      <w:r>
        <w:lastRenderedPageBreak/>
        <w:t>Scenario 2 (S2) – PV IC in 2050</w:t>
      </w:r>
    </w:p>
    <w:p w14:paraId="43E63DF2" w14:textId="7DEA2E74" w:rsidR="006C3C33" w:rsidRDefault="5C6D6ECE">
      <w:r>
        <w:t xml:space="preserve">The results of the </w:t>
      </w:r>
      <w:commentRangeStart w:id="313"/>
      <w:r>
        <w:t>three folded scenario two</w:t>
      </w:r>
      <w:commentRangeEnd w:id="313"/>
      <w:r w:rsidR="00E85F61">
        <w:commentReference w:id="313"/>
      </w:r>
      <w:r>
        <w:t xml:space="preserve"> are shown in </w:t>
      </w:r>
      <w:r w:rsidR="00E85F61">
        <w:fldChar w:fldCharType="begin"/>
      </w:r>
      <w:r w:rsidR="00E85F61">
        <w:instrText xml:space="preserve"> REF _Ref64993375 \h </w:instrText>
      </w:r>
      <w:r w:rsidR="00E85F61">
        <w:fldChar w:fldCharType="separate"/>
      </w:r>
      <w:r>
        <w:t>Figure 8</w:t>
      </w:r>
      <w:r w:rsidR="00E85F61">
        <w:fldChar w:fldCharType="end"/>
      </w:r>
      <w: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 latest estimate of 8.8TW is already higher than the sum of the potential IC for roof top mounted PV panels (which is used as upper bound), </w:t>
      </w:r>
      <w:commentRangeStart w:id="314"/>
      <w:r>
        <w:t>we defined the upper bound for this scenario five times large</w:t>
      </w:r>
      <w:ins w:id="315" w:author="Wohland  Jan" w:date="2021-03-11T09:43:00Z">
        <w:r w:rsidR="001ABA94">
          <w:t>r</w:t>
        </w:r>
      </w:ins>
      <w:commentRangeEnd w:id="314"/>
      <w:r w:rsidR="00E85F61">
        <w:commentReference w:id="314"/>
      </w:r>
      <w:r>
        <w:t xml:space="preserve">. The installed capacities per country are presented as percentage of the total installed capacity, to make comparison between the three results easier. The left side of each panel shows the </w:t>
      </w:r>
      <w:commentRangeStart w:id="316"/>
      <w:commentRangeStart w:id="317"/>
      <w:r>
        <w:t>interpolated</w:t>
      </w:r>
      <w:commentRangeEnd w:id="316"/>
      <w:r w:rsidR="00E85F61">
        <w:commentReference w:id="316"/>
      </w:r>
      <w:commentRangeEnd w:id="317"/>
      <w:r w:rsidR="00E85F61">
        <w:commentReference w:id="317"/>
      </w:r>
      <w:r>
        <w:t xml:space="preserve"> installed PV capacity distribution to the year 2050. The interpolation is done so that the percentage of the total IC per country remains the same as in the year 2019. </w:t>
      </w:r>
      <w:commentRangeStart w:id="318"/>
      <w:r>
        <w:t>Which is way all three plots looks identical,</w:t>
      </w:r>
      <w:commentRangeEnd w:id="318"/>
      <w:r w:rsidR="00E85F61">
        <w:commentReference w:id="318"/>
      </w:r>
      <w:r>
        <w:t xml:space="preserve"> but the total installed capacity and the variability is different</w:t>
      </w:r>
      <w:commentRangeStart w:id="319"/>
      <w:commentRangeEnd w:id="319"/>
      <w:r w:rsidR="00E85F61">
        <w:commentReference w:id="319"/>
      </w:r>
      <w:r>
        <w:t xml:space="preserve">. </w:t>
      </w:r>
    </w:p>
    <w:p w14:paraId="5D2178E3" w14:textId="77777777" w:rsidR="006C3C33" w:rsidRDefault="00E85F61">
      <w: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w:t>
      </w:r>
      <w:bookmarkStart w:id="320" w:name="_Hlk67410750"/>
      <w:r>
        <w:t>maximum</w:t>
      </w:r>
      <w:commentRangeStart w:id="321"/>
      <w:commentRangeStart w:id="322"/>
      <w:commentRangeEnd w:id="321"/>
      <w:r>
        <w:commentReference w:id="321"/>
      </w:r>
      <w:bookmarkStart w:id="323" w:name="_Hlk67410740"/>
      <w:commentRangeEnd w:id="322"/>
      <w:r w:rsidR="00B1624F">
        <w:rPr>
          <w:rStyle w:val="Kommentarzeichen"/>
        </w:rPr>
        <w:commentReference w:id="322"/>
      </w:r>
      <w:r>
        <w:t xml:space="preserve"> </w:t>
      </w:r>
      <w:bookmarkEnd w:id="323"/>
      <w:r>
        <w:t xml:space="preserve">variability </w:t>
      </w:r>
      <w:bookmarkEnd w:id="320"/>
      <w:r>
        <w:t xml:space="preserve">of 7.4 GW, 13.1 GW and 63.0 GW, respectively. </w:t>
      </w:r>
    </w:p>
    <w:p w14:paraId="2DF5CD8B" w14:textId="20210C5C" w:rsidR="006C3C33" w:rsidRDefault="5C6D6ECE">
      <w:r>
        <w:t xml:space="preserve">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w:t>
      </w:r>
      <w:commentRangeStart w:id="324"/>
      <w:r>
        <w:t xml:space="preserve">The method reacts </w:t>
      </w:r>
      <w:del w:id="325" w:author="Wohland  Jan" w:date="2021-03-11T09:48:00Z">
        <w:r w:rsidR="00E85F61" w:rsidDel="5C6D6ECE">
          <w:delText>on that with</w:delText>
        </w:r>
      </w:del>
      <w:ins w:id="326" w:author="Wohland  Jan" w:date="2021-03-11T09:48:00Z">
        <w:r w:rsidR="2806CC7B">
          <w:t>by</w:t>
        </w:r>
      </w:ins>
      <w:r>
        <w:t xml:space="preserve"> placing </w:t>
      </w:r>
      <w:ins w:id="327" w:author="Wohland  Jan" w:date="2021-03-11T09:48:00Z">
        <w:r w:rsidR="5B3EEC76">
          <w:t xml:space="preserve">additional </w:t>
        </w:r>
      </w:ins>
      <w:del w:id="328" w:author="Wohland  Jan" w:date="2021-03-11T09:48:00Z">
        <w:r w:rsidR="00E85F61" w:rsidDel="5C6D6ECE">
          <w:delText>the</w:delText>
        </w:r>
      </w:del>
      <w:r>
        <w:t xml:space="preserve"> capacit</w:t>
      </w:r>
      <w:del w:id="329" w:author="Wohland  Jan" w:date="2021-03-11T09:48:00Z">
        <w:r w:rsidR="00E85F61" w:rsidDel="5C6D6ECE">
          <w:delText>ies</w:delText>
        </w:r>
      </w:del>
      <w:ins w:id="330" w:author="Wohland  Jan" w:date="2021-03-11T09:48:00Z">
        <w:r w:rsidR="5A16924E">
          <w:t>y</w:t>
        </w:r>
      </w:ins>
      <w:r>
        <w:t xml:space="preserve"> to neighbouring</w:t>
      </w:r>
      <w:ins w:id="331" w:author="Wohland  Jan" w:date="2021-03-11T09:48:00Z">
        <w:r w:rsidR="66278C21">
          <w:t xml:space="preserve"> countries</w:t>
        </w:r>
      </w:ins>
      <w:r>
        <w:t>.</w:t>
      </w:r>
      <w:commentRangeEnd w:id="324"/>
      <w:r w:rsidR="00E85F61">
        <w:commentReference w:id="324"/>
      </w:r>
      <w:r>
        <w:t xml:space="preserve"> This can also be seen by a comparison of S2-1 (</w:t>
      </w:r>
      <w:r w:rsidR="00E85F61">
        <w:fldChar w:fldCharType="begin"/>
      </w:r>
      <w:r w:rsidR="00E85F61">
        <w:instrText xml:space="preserve"> REF _Ref64993375 \h </w:instrText>
      </w:r>
      <w:r w:rsidR="00E85F61">
        <w:fldChar w:fldCharType="separate"/>
      </w:r>
      <w:r>
        <w:t>Figure 8</w:t>
      </w:r>
      <w:r w:rsidR="00E85F61">
        <w:fldChar w:fldCharType="end"/>
      </w:r>
      <w:r>
        <w:t>, first row) and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4AC13527" w14:textId="77777777" w:rsidR="006C3C33" w:rsidRDefault="5C6D6ECE">
      <w:r>
        <w:t>Since the upper bounds and the total installed capacity are both roughly five times higher in S2-3 (</w:t>
      </w:r>
      <w:r w:rsidR="00E85F61">
        <w:fldChar w:fldCharType="begin"/>
      </w:r>
      <w:r w:rsidR="00E85F61">
        <w:instrText xml:space="preserve"> REF _Ref64993375 \h </w:instrText>
      </w:r>
      <w:r w:rsidR="00E85F61">
        <w:fldChar w:fldCharType="separate"/>
      </w:r>
      <w:r>
        <w:t>Figure 8</w:t>
      </w:r>
      <w:r w:rsidR="00E85F61">
        <w:fldChar w:fldCharType="end"/>
      </w:r>
      <w:r>
        <w:t>, third row) than in S2-2 (</w:t>
      </w:r>
      <w:r w:rsidR="00E85F61">
        <w:fldChar w:fldCharType="begin"/>
      </w:r>
      <w:r w:rsidR="00E85F61">
        <w:instrText xml:space="preserve"> REF _Ref64993375 \h </w:instrText>
      </w:r>
      <w:r w:rsidR="00E85F61">
        <w:fldChar w:fldCharType="separate"/>
      </w:r>
      <w:r>
        <w:t>Figure 8</w:t>
      </w:r>
      <w:r w:rsidR="00E85F61">
        <w:fldChar w:fldCharType="end"/>
      </w:r>
      <w:r>
        <w:t xml:space="preserve">, second row), </w:t>
      </w:r>
      <w:commentRangeStart w:id="333"/>
      <w:r>
        <w:t xml:space="preserve">the distributions look very similar. </w:t>
      </w:r>
      <w:commentRangeEnd w:id="333"/>
      <w:r w:rsidR="00E85F61">
        <w:commentReference w:id="333"/>
      </w:r>
    </w:p>
    <w:p w14:paraId="4B1F511A" w14:textId="77777777" w:rsidR="006C3C33" w:rsidRDefault="006C3C33"/>
    <w:p w14:paraId="65F9C3DC" w14:textId="77777777" w:rsidR="006C3C33" w:rsidRDefault="00E85F61">
      <w:pPr>
        <w:spacing w:after="160" w:line="259" w:lineRule="auto"/>
        <w:ind w:firstLine="0"/>
        <w:jc w:val="left"/>
      </w:pPr>
      <w:r>
        <w:br w:type="page"/>
      </w:r>
    </w:p>
    <w:p w14:paraId="0815CB28" w14:textId="77777777" w:rsidR="006C3C33" w:rsidRDefault="00E85F61">
      <w:pPr>
        <w:spacing w:after="160" w:line="259" w:lineRule="auto"/>
        <w:ind w:firstLine="0"/>
        <w:jc w:val="left"/>
        <w:rPr>
          <w:rFonts w:eastAsiaTheme="majorEastAsia" w:cstheme="majorBidi"/>
          <w:sz w:val="24"/>
          <w:szCs w:val="24"/>
        </w:rPr>
      </w:pPr>
      <w:r>
        <w:rPr>
          <w:noProof/>
        </w:rPr>
        <w:lastRenderedPageBreak/>
        <w:drawing>
          <wp:inline distT="0" distB="0" distL="0" distR="0" wp14:anchorId="1BB41D73" wp14:editId="07777777">
            <wp:extent cx="5962650" cy="7950200"/>
            <wp:effectExtent l="0" t="0" r="0" b="0"/>
            <wp:docPr id="26"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33"/>
                    <pic:cNvPicPr>
                      <a:picLocks noChangeAspect="1" noChangeArrowheads="1"/>
                    </pic:cNvPicPr>
                  </pic:nvPicPr>
                  <pic:blipFill>
                    <a:blip r:embed="rId32"/>
                    <a:stretch>
                      <a:fillRect/>
                    </a:stretch>
                  </pic:blipFill>
                  <pic:spPr bwMode="auto">
                    <a:xfrm>
                      <a:off x="0" y="0"/>
                      <a:ext cx="5962650" cy="7950200"/>
                    </a:xfrm>
                    <a:prstGeom prst="rect">
                      <a:avLst/>
                    </a:prstGeom>
                  </pic:spPr>
                </pic:pic>
              </a:graphicData>
            </a:graphic>
          </wp:inline>
        </w:drawing>
      </w:r>
      <w:r>
        <w:rPr>
          <w:noProof/>
        </w:rPr>
        <mc:AlternateContent>
          <mc:Choice Requires="wps">
            <w:drawing>
              <wp:anchor distT="0" distB="0" distL="114300" distR="114300" simplePos="0" relativeHeight="18" behindDoc="0" locked="0" layoutInCell="1" allowOverlap="1" wp14:anchorId="6CDDEFBD" wp14:editId="07777777">
                <wp:simplePos x="0" y="0"/>
                <wp:positionH relativeFrom="margin">
                  <wp:align>left</wp:align>
                </wp:positionH>
                <wp:positionV relativeFrom="paragraph">
                  <wp:posOffset>8162290</wp:posOffset>
                </wp:positionV>
                <wp:extent cx="5963920" cy="879475"/>
                <wp:effectExtent l="0" t="0" r="0" b="0"/>
                <wp:wrapTopAndBottom/>
                <wp:docPr id="24" name="Textfeld 32"/>
                <wp:cNvGraphicFramePr/>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6A4C268" w14:textId="77777777" w:rsidR="00544335" w:rsidRDefault="00544335">
                            <w:pPr>
                              <w:pStyle w:val="Beschriftung"/>
                            </w:pPr>
                            <w:bookmarkStart w:id="334" w:name="_Ref64993375"/>
                            <w:bookmarkStart w:id="335" w:name="_Hlk65592584"/>
                            <w:bookmarkStart w:id="336" w:name="_Hlk65592594"/>
                            <w:bookmarkStart w:id="337" w:name="_Hlk65592583"/>
                            <w:bookmarkStart w:id="338" w:name="_Hlk65592595"/>
                            <w:r>
                              <w:t xml:space="preserve">Figure </w:t>
                            </w:r>
                            <w:r>
                              <w:fldChar w:fldCharType="begin"/>
                            </w:r>
                            <w:r>
                              <w:instrText>SEQ Figure \* ARABIC</w:instrText>
                            </w:r>
                            <w:r>
                              <w:fldChar w:fldCharType="separate"/>
                            </w:r>
                            <w:r>
                              <w:t>8</w:t>
                            </w:r>
                            <w:r>
                              <w:fldChar w:fldCharType="end"/>
                            </w:r>
                            <w:bookmarkEnd w:id="334"/>
                            <w:r>
                              <w:t xml:space="preserve">: </w:t>
                            </w:r>
                            <w:bookmarkEnd w:id="335"/>
                            <w:bookmarkEnd w:id="336"/>
                            <w:bookmarkEnd w:id="337"/>
                            <w:bookmarkEnd w:id="338"/>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6CDDEFBD" id="Textfeld 32" o:spid="_x0000_s1037" style="position:absolute;margin-left:0;margin-top:642.7pt;width:469.6pt;height:69.25pt;z-index:1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" stroked="f">
                <v:textbox style="mso-fit-shape-to-text:t" inset="0,0,0,0">
                  <w:txbxContent>
                    <w:p w14:paraId="46A4C268" w14:textId="77777777" w:rsidR="00544335" w:rsidRDefault="00544335">
                      <w:pPr>
                        <w:pStyle w:val="Beschriftung"/>
                      </w:pPr>
                      <w:bookmarkStart w:id="339" w:name="_Ref64993375"/>
                      <w:bookmarkStart w:id="340" w:name="_Hlk65592584"/>
                      <w:bookmarkStart w:id="341" w:name="_Hlk65592594"/>
                      <w:bookmarkStart w:id="342" w:name="_Hlk65592583"/>
                      <w:bookmarkStart w:id="343" w:name="_Hlk65592595"/>
                      <w:r>
                        <w:t xml:space="preserve">Figure </w:t>
                      </w:r>
                      <w:r>
                        <w:fldChar w:fldCharType="begin"/>
                      </w:r>
                      <w:r>
                        <w:instrText>SEQ Figure \* ARABIC</w:instrText>
                      </w:r>
                      <w:r>
                        <w:fldChar w:fldCharType="separate"/>
                      </w:r>
                      <w:r>
                        <w:t>8</w:t>
                      </w:r>
                      <w:r>
                        <w:fldChar w:fldCharType="end"/>
                      </w:r>
                      <w:bookmarkEnd w:id="339"/>
                      <w:r>
                        <w:t xml:space="preserve">: </w:t>
                      </w:r>
                      <w:bookmarkEnd w:id="340"/>
                      <w:bookmarkEnd w:id="341"/>
                      <w:bookmarkEnd w:id="342"/>
                      <w:bookmarkEnd w:id="343"/>
                      <w:r>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rect>
            </w:pict>
          </mc:Fallback>
        </mc:AlternateContent>
      </w:r>
      <w:r>
        <w:br w:type="page"/>
      </w:r>
    </w:p>
    <w:p w14:paraId="3FFAA615" w14:textId="77777777" w:rsidR="006C3C33" w:rsidRDefault="00E85F61">
      <w:pPr>
        <w:pStyle w:val="berschrift3"/>
        <w:numPr>
          <w:ilvl w:val="2"/>
          <w:numId w:val="2"/>
        </w:numPr>
        <w:spacing w:before="5299"/>
      </w:pPr>
      <w:r>
        <w:rPr>
          <w:noProof/>
        </w:rPr>
        <w:lastRenderedPageBreak/>
        <mc:AlternateContent>
          <mc:Choice Requires="wps">
            <w:drawing>
              <wp:anchor distT="0" distB="0" distL="114300" distR="114300" simplePos="0" relativeHeight="20" behindDoc="0" locked="0" layoutInCell="1" allowOverlap="1" wp14:anchorId="12369E08" wp14:editId="07777777">
                <wp:simplePos x="0" y="0"/>
                <wp:positionH relativeFrom="column">
                  <wp:posOffset>163830</wp:posOffset>
                </wp:positionH>
                <wp:positionV relativeFrom="paragraph">
                  <wp:posOffset>3157220</wp:posOffset>
                </wp:positionV>
                <wp:extent cx="5646420" cy="586105"/>
                <wp:effectExtent l="0" t="0" r="0" b="0"/>
                <wp:wrapTopAndBottom/>
                <wp:docPr id="27" name="Textfeld 35"/>
                <wp:cNvGraphicFramePr/>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5FB3D1A" w14:textId="77777777" w:rsidR="00544335" w:rsidRDefault="00544335">
                            <w:pPr>
                              <w:pStyle w:val="Beschriftung"/>
                            </w:pPr>
                            <w:bookmarkStart w:id="344" w:name="_Ref65319133"/>
                            <w:r>
                              <w:t xml:space="preserve">Figure </w:t>
                            </w:r>
                            <w:r>
                              <w:fldChar w:fldCharType="begin"/>
                            </w:r>
                            <w:r>
                              <w:instrText>SEQ Figure \* ARABIC</w:instrText>
                            </w:r>
                            <w:r>
                              <w:fldChar w:fldCharType="separate"/>
                            </w:r>
                            <w:r>
                              <w:t>9</w:t>
                            </w:r>
                            <w:r>
                              <w:fldChar w:fldCharType="end"/>
                            </w:r>
                            <w:bookmarkEnd w:id="344"/>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12369E08" id="Textfeld 35" o:spid="_x0000_s1038" style="position:absolute;left:0;text-align:left;margin-left:12.9pt;margin-top:248.6pt;width:444.6pt;height:46.15pt;z-index: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" stroked="f">
                <v:textbox style="mso-fit-shape-to-text:t" inset="0,0,0,0">
                  <w:txbxContent>
                    <w:p w14:paraId="55FB3D1A" w14:textId="77777777" w:rsidR="00544335" w:rsidRDefault="00544335">
                      <w:pPr>
                        <w:pStyle w:val="Beschriftung"/>
                      </w:pPr>
                      <w:bookmarkStart w:id="345" w:name="_Ref65319133"/>
                      <w:r>
                        <w:t xml:space="preserve">Figure </w:t>
                      </w:r>
                      <w:r>
                        <w:fldChar w:fldCharType="begin"/>
                      </w:r>
                      <w:r>
                        <w:instrText>SEQ Figure \* ARABIC</w:instrText>
                      </w:r>
                      <w:r>
                        <w:fldChar w:fldCharType="separate"/>
                      </w:r>
                      <w:r>
                        <w:t>9</w:t>
                      </w:r>
                      <w:r>
                        <w:fldChar w:fldCharType="end"/>
                      </w:r>
                      <w:bookmarkEnd w:id="345"/>
                      <w: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rect>
            </w:pict>
          </mc:Fallback>
        </mc:AlternateContent>
      </w:r>
      <w:r>
        <w:rPr>
          <w:noProof/>
        </w:rPr>
        <w:drawing>
          <wp:anchor distT="0" distB="2540" distL="114300" distR="114300" simplePos="0" relativeHeight="19" behindDoc="0" locked="0" layoutInCell="1" allowOverlap="1" wp14:anchorId="3051B13A" wp14:editId="07777777">
            <wp:simplePos x="0" y="0"/>
            <wp:positionH relativeFrom="margin">
              <wp:posOffset>163830</wp:posOffset>
            </wp:positionH>
            <wp:positionV relativeFrom="paragraph">
              <wp:posOffset>321310</wp:posOffset>
            </wp:positionV>
            <wp:extent cx="5645150" cy="2778760"/>
            <wp:effectExtent l="0" t="0" r="0" b="0"/>
            <wp:wrapTopAndBottom/>
            <wp:docPr id="29"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34"/>
                    <pic:cNvPicPr>
                      <a:picLocks noChangeAspect="1" noChangeArrowheads="1"/>
                    </pic:cNvPicPr>
                  </pic:nvPicPr>
                  <pic:blipFill>
                    <a:blip r:embed="rId33"/>
                    <a:srcRect l="13314" t="9166" r="4260" b="9599"/>
                    <a:stretch>
                      <a:fillRect/>
                    </a:stretch>
                  </pic:blipFill>
                  <pic:spPr bwMode="auto">
                    <a:xfrm>
                      <a:off x="0" y="0"/>
                      <a:ext cx="5645150" cy="2778760"/>
                    </a:xfrm>
                    <a:prstGeom prst="rect">
                      <a:avLst/>
                    </a:prstGeom>
                  </pic:spPr>
                </pic:pic>
              </a:graphicData>
            </a:graphic>
          </wp:anchor>
        </w:drawing>
      </w:r>
      <w:r w:rsidR="0E2152ED">
        <w:t>Scenario 3 (S3) – Cost minimization</w:t>
      </w:r>
    </w:p>
    <w:p w14:paraId="7CDA7FD6" w14:textId="77777777" w:rsidR="006C3C33" w:rsidRDefault="00E85F61">
      <w:r>
        <w:t>With the focus on cost and variability minimization, we see a shift from 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rom 2.7 GW to 1.8 GW (1.5 GW in S1). Which means that the mean variability reduction potential</w:t>
      </w:r>
      <w:commentRangeStart w:id="346"/>
      <w:commentRangeEnd w:id="346"/>
      <w:r>
        <w:commentReference w:id="346"/>
      </w:r>
      <w:r>
        <w:t xml:space="preserve">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4996E5F8" w14:textId="77777777" w:rsidR="006C3C33" w:rsidRDefault="5C6D6ECE">
      <w:pPr>
        <w:rPr>
          <w:rFonts w:eastAsiaTheme="majorEastAsia" w:cstheme="majorBidi"/>
          <w:sz w:val="24"/>
          <w:szCs w:val="24"/>
        </w:rPr>
      </w:pPr>
      <w:r>
        <w:t xml:space="preserve">By doing the same analysis with the estimate of 1.94TW for the year 2050 (Europe Watch Group, S2-2), we get the distribution shown in </w:t>
      </w:r>
      <w:r w:rsidR="00E85F61">
        <w:fldChar w:fldCharType="begin"/>
      </w:r>
      <w:r w:rsidR="00E85F61">
        <w:instrText xml:space="preserve"> REF _Ref65335783 \h </w:instrText>
      </w:r>
      <w:r w:rsidR="00E85F61">
        <w:fldChar w:fldCharType="separate"/>
      </w:r>
      <w:r>
        <w:t>Figure 10</w:t>
      </w:r>
      <w:r w:rsidR="00E85F61">
        <w:fldChar w:fldCharType="end"/>
      </w:r>
      <w:r>
        <w:t xml:space="preserve">. </w:t>
      </w:r>
      <w:commentRangeStart w:id="347"/>
      <w:r>
        <w:t>The method now places all the installed capacities to Southern countries</w:t>
      </w:r>
      <w:commentRangeEnd w:id="347"/>
      <w:r w:rsidR="00E85F61">
        <w:commentReference w:id="347"/>
      </w:r>
      <w:r>
        <w:t>.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commentRangeStart w:id="348"/>
      <w:commentRangeEnd w:id="348"/>
      <w:r w:rsidR="00E85F61">
        <w:commentReference w:id="348"/>
      </w:r>
      <w:r>
        <w:t>.</w:t>
      </w:r>
    </w:p>
    <w:p w14:paraId="438C80E6" w14:textId="77777777" w:rsidR="006C3C33" w:rsidRDefault="00E85F61">
      <w:pPr>
        <w:spacing w:before="5780"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34F5CAE3" wp14:editId="07777777">
                <wp:simplePos x="0" y="0"/>
                <wp:positionH relativeFrom="margin">
                  <wp:posOffset>0</wp:posOffset>
                </wp:positionH>
                <wp:positionV relativeFrom="paragraph">
                  <wp:posOffset>3061970</wp:posOffset>
                </wp:positionV>
                <wp:extent cx="5790565" cy="780415"/>
                <wp:effectExtent l="0" t="0" r="1905" b="1905"/>
                <wp:wrapTopAndBottom/>
                <wp:docPr id="30" name="Textfeld 7"/>
                <wp:cNvGraphicFramePr/>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598CAD1" w14:textId="77777777" w:rsidR="00544335" w:rsidRDefault="00544335">
                            <w:pPr>
                              <w:pStyle w:val="Beschriftung"/>
                            </w:pPr>
                            <w:bookmarkStart w:id="349" w:name="_Ref65335783"/>
                            <w:r>
                              <w:t xml:space="preserve">Figure </w:t>
                            </w:r>
                            <w:r>
                              <w:fldChar w:fldCharType="begin"/>
                            </w:r>
                            <w:r>
                              <w:instrText>SEQ Figure \* ARABIC</w:instrText>
                            </w:r>
                            <w:r>
                              <w:fldChar w:fldCharType="separate"/>
                            </w:r>
                            <w:r>
                              <w:t>10</w:t>
                            </w:r>
                            <w:r>
                              <w:fldChar w:fldCharType="end"/>
                            </w:r>
                            <w:bookmarkEnd w:id="349"/>
                            <w:r>
                              <w:t>: Additional installed PV capacities of 2050 (</w:t>
                            </w:r>
                            <w:ins w:id="350" w:author="Doris Folini" w:date="2021-03-09T14:53:00Z">
                              <w:r>
                                <w:t xml:space="preserve">left panel; </w:t>
                              </w:r>
                            </w:ins>
                            <w:r>
                              <w:t>interpolated from the distribution of 2019 with the estimate of 1.94 TW installed PV capacity by the Energy Watch Group) and of scenario 3 (S3</w:t>
                            </w:r>
                            <w:ins w:id="351"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34F5CAE3" id="Textfeld 7" o:spid="_x0000_s1039" style="position:absolute;margin-left:0;margin-top:241.1pt;width:455.95pt;height:61.45pt;z-index:2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" stroked="f">
                <v:textbox inset="0,0,0,0">
                  <w:txbxContent>
                    <w:p w14:paraId="0598CAD1" w14:textId="77777777" w:rsidR="00544335" w:rsidRDefault="00544335">
                      <w:pPr>
                        <w:pStyle w:val="Beschriftung"/>
                      </w:pPr>
                      <w:bookmarkStart w:id="352" w:name="_Ref65335783"/>
                      <w:r>
                        <w:t xml:space="preserve">Figure </w:t>
                      </w:r>
                      <w:r>
                        <w:fldChar w:fldCharType="begin"/>
                      </w:r>
                      <w:r>
                        <w:instrText>SEQ Figure \* ARABIC</w:instrText>
                      </w:r>
                      <w:r>
                        <w:fldChar w:fldCharType="separate"/>
                      </w:r>
                      <w:r>
                        <w:t>10</w:t>
                      </w:r>
                      <w:r>
                        <w:fldChar w:fldCharType="end"/>
                      </w:r>
                      <w:bookmarkEnd w:id="352"/>
                      <w:r>
                        <w:t>: Additional installed PV capacities of 2050 (</w:t>
                      </w:r>
                      <w:ins w:id="353" w:author="Doris Folini" w:date="2021-03-09T14:53:00Z">
                        <w:r>
                          <w:t xml:space="preserve">left panel; </w:t>
                        </w:r>
                      </w:ins>
                      <w:r>
                        <w:t>interpolated from the distribution of 2019 with the estimate of 1.94 TW installed PV capacity by the Energy Watch Group) and of scenario 3 (S3</w:t>
                      </w:r>
                      <w:ins w:id="354" w:author="Doris Folini" w:date="2021-03-09T14:53:00Z">
                        <w:r>
                          <w:t>; right panel</w:t>
                        </w:r>
                      </w:ins>
                      <w:r>
                        <w:t xml:space="preserve">).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v:textbox>
                <w10:wrap type="topAndBottom" anchorx="margin"/>
              </v:rect>
            </w:pict>
          </mc:Fallback>
        </mc:AlternateContent>
      </w:r>
      <w:r>
        <w:rPr>
          <w:rFonts w:eastAsiaTheme="majorEastAsia" w:cstheme="majorBidi"/>
          <w:noProof/>
          <w:sz w:val="24"/>
          <w:szCs w:val="24"/>
        </w:rPr>
        <w:drawing>
          <wp:anchor distT="0" distB="5080" distL="114300" distR="121920" simplePos="0" relativeHeight="21" behindDoc="0" locked="0" layoutInCell="1" allowOverlap="1" wp14:anchorId="361A5129" wp14:editId="07777777">
            <wp:simplePos x="0" y="0"/>
            <wp:positionH relativeFrom="margin">
              <wp:posOffset>0</wp:posOffset>
            </wp:positionH>
            <wp:positionV relativeFrom="paragraph">
              <wp:posOffset>125730</wp:posOffset>
            </wp:positionV>
            <wp:extent cx="5974080" cy="2890520"/>
            <wp:effectExtent l="0" t="0" r="0" b="0"/>
            <wp:wrapTopAndBottom/>
            <wp:docPr id="3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4"/>
                    <pic:cNvPicPr>
                      <a:picLocks noChangeAspect="1" noChangeArrowheads="1"/>
                    </pic:cNvPicPr>
                  </pic:nvPicPr>
                  <pic:blipFill>
                    <a:blip r:embed="rId34"/>
                    <a:srcRect l="13547" t="10730" r="5173" b="10521"/>
                    <a:stretch>
                      <a:fillRect/>
                    </a:stretch>
                  </pic:blipFill>
                  <pic:spPr bwMode="auto">
                    <a:xfrm>
                      <a:off x="0" y="0"/>
                      <a:ext cx="5974080" cy="2890520"/>
                    </a:xfrm>
                    <a:prstGeom prst="rect">
                      <a:avLst/>
                    </a:prstGeom>
                  </pic:spPr>
                </pic:pic>
              </a:graphicData>
            </a:graphic>
          </wp:anchor>
        </w:drawing>
      </w:r>
    </w:p>
    <w:p w14:paraId="6DFE7639" w14:textId="77777777" w:rsidR="006C3C33" w:rsidRDefault="00E85F61">
      <w:pPr>
        <w:pStyle w:val="berschrift3"/>
        <w:numPr>
          <w:ilvl w:val="2"/>
          <w:numId w:val="2"/>
        </w:numPr>
      </w:pPr>
      <w:r>
        <w:t>Scenario 4 (S4) –Coverage of country specific electricity consumption with PV systems</w:t>
      </w:r>
    </w:p>
    <w:p w14:paraId="2E265858" w14:textId="5C140D1B" w:rsidR="006C3C33" w:rsidRDefault="5C6D6ECE">
      <w:bookmarkStart w:id="355" w:name="_Hlk67411601"/>
      <w:ins w:id="356" w:author="Doris Folini" w:date="2021-03-09T14:54:00Z">
        <w:r>
          <w:t xml:space="preserve">The scenarios examined so far, scenario S1 to S3, </w:t>
        </w:r>
      </w:ins>
      <w:ins w:id="357" w:author="Doris Folini" w:date="2021-03-09T14:55:00Z">
        <w:r>
          <w:t xml:space="preserve">ended up with putting more IC to geographically somewhat extreme regions of Europe, like </w:t>
        </w:r>
        <w:proofErr w:type="spellStart"/>
        <w:r>
          <w:t>Greec</w:t>
        </w:r>
        <w:proofErr w:type="spellEnd"/>
        <w:r>
          <w:t xml:space="preserve"> or Scandinavia. In practi</w:t>
        </w:r>
      </w:ins>
      <w:ins w:id="358" w:author="Doris Folini" w:date="2021-03-09T14:56:00Z">
        <w:r>
          <w:t xml:space="preserve">ce, such a distribution of power </w:t>
        </w:r>
        <w:r>
          <w:lastRenderedPageBreak/>
          <w:t xml:space="preserve">production would necessitate substantial capacities for power transfer from the production regions to the consumers in other parts of Europe. This motivates </w:t>
        </w:r>
      </w:ins>
      <w:ins w:id="359" w:author="Doris Folini" w:date="2021-03-09T14:57:00Z">
        <w:r>
          <w:t>investigating yet another scenario</w:t>
        </w:r>
      </w:ins>
      <w:ins w:id="360" w:author="Wohland  Jan" w:date="2021-03-11T09:52:00Z">
        <w:r w:rsidR="7D4C5076">
          <w:t xml:space="preserve"> where countries want to be self-sufficient to a certain extent</w:t>
        </w:r>
      </w:ins>
      <w:ins w:id="361" w:author="Doris Folini" w:date="2021-03-09T14:57:00Z">
        <w:r>
          <w:t xml:space="preserve">. </w:t>
        </w:r>
      </w:ins>
      <w:bookmarkEnd w:id="355"/>
      <w:r>
        <w:t>S4-1 enforces a flatter distribution because of the constraint that 10% of the country specific consumption must be produced with PV systems in the year 2030.</w:t>
      </w:r>
      <w:commentRangeStart w:id="362"/>
      <w:r>
        <w:t xml:space="preserve"> </w:t>
      </w:r>
      <w:ins w:id="363" w:author="Doris Folini" w:date="2021-03-09T14:58:00Z">
        <w:r>
          <w:t xml:space="preserve">The </w:t>
        </w:r>
      </w:ins>
      <w:r>
        <w:t xml:space="preserve">10% are </w:t>
      </w:r>
      <w:ins w:id="364" w:author="Doris Folini" w:date="2021-03-09T14:58:00Z">
        <w:r>
          <w:t xml:space="preserve">motivated by the fact that </w:t>
        </w:r>
      </w:ins>
      <w:del w:id="365" w:author="Doris Folini" w:date="2021-03-09T14:58:00Z">
        <w:r w:rsidR="00E85F61" w:rsidDel="5C6D6ECE">
          <w:delText xml:space="preserve">chosen because </w:delText>
        </w:r>
      </w:del>
      <w:r>
        <w:t>already 13.5% of the sum of the latest available consumption data for each country equals the PV power production estimated for the year 2030 with the NECPs</w:t>
      </w:r>
      <w:commentRangeStart w:id="366"/>
      <w:commentRangeEnd w:id="366"/>
      <w:r w:rsidR="00E85F61">
        <w:commentReference w:id="366"/>
      </w:r>
      <w:commentRangeEnd w:id="362"/>
      <w:r w:rsidR="00E85F61">
        <w:commentReference w:id="362"/>
      </w:r>
      <w:r>
        <w:t>.</w:t>
      </w:r>
      <w:commentRangeStart w:id="367"/>
      <w:r>
        <w:t xml:space="preserve"> And if we overshoot the total installed capacity from the NECPs a comparison would not be feasible. </w:t>
      </w:r>
      <w:commentRangeEnd w:id="367"/>
      <w:r w:rsidR="00E85F61">
        <w:commentReference w:id="367"/>
      </w:r>
    </w:p>
    <w:p w14:paraId="2B7F257E" w14:textId="77777777" w:rsidR="006C3C33" w:rsidRDefault="5C6D6ECE">
      <w:r>
        <w:t xml:space="preserve">The results are shown in </w:t>
      </w:r>
      <w:r w:rsidR="00E85F61">
        <w:fldChar w:fldCharType="begin"/>
      </w:r>
      <w:r w:rsidR="00E85F61">
        <w:instrText xml:space="preserve"> REF _Ref65399700 \h </w:instrText>
      </w:r>
      <w:r w:rsidR="00E85F61">
        <w:fldChar w:fldCharType="separate"/>
      </w:r>
      <w:r>
        <w:t>Figure 11</w:t>
      </w:r>
      <w:r w:rsidR="00E85F61">
        <w:fldChar w:fldCharType="end"/>
      </w:r>
      <w:r>
        <w:t xml:space="preserve">. All countries get their needed installed capacities to cover 10% of their consumption and the rest is again distributed to South-eastern and North-western Europe. </w:t>
      </w:r>
      <w:commentRangeStart w:id="368"/>
      <w:r>
        <w:t>The flatter distribution is at the expense of the variability reduction potential.</w:t>
      </w:r>
      <w:commentRangeEnd w:id="368"/>
      <w:r w:rsidR="00E85F61">
        <w:commentReference w:id="368"/>
      </w:r>
      <w:r>
        <w:t xml:space="preserve">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14:paraId="4E8AB8AE" w14:textId="77777777" w:rsidR="006C3C33" w:rsidRDefault="00E85F61">
      <w:commentRangeStart w:id="369"/>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369"/>
      <w:r>
        <w:commentReference w:id="369"/>
      </w:r>
    </w:p>
    <w:p w14:paraId="6491E1D4" w14:textId="77777777" w:rsidR="006C3C33" w:rsidRDefault="00E85F61">
      <w:pPr>
        <w:spacing w:before="5345"/>
        <w:ind w:firstLine="0"/>
      </w:pPr>
      <w:r>
        <w:rPr>
          <w:noProof/>
        </w:rPr>
        <w:lastRenderedPageBreak/>
        <mc:AlternateContent>
          <mc:Choice Requires="wps">
            <w:drawing>
              <wp:anchor distT="0" distB="0" distL="114300" distR="114300" simplePos="0" relativeHeight="24" behindDoc="0" locked="0" layoutInCell="1" allowOverlap="1" wp14:anchorId="47073701" wp14:editId="07777777">
                <wp:simplePos x="0" y="0"/>
                <wp:positionH relativeFrom="column">
                  <wp:posOffset>3175</wp:posOffset>
                </wp:positionH>
                <wp:positionV relativeFrom="paragraph">
                  <wp:posOffset>3068320</wp:posOffset>
                </wp:positionV>
                <wp:extent cx="5970905" cy="586105"/>
                <wp:effectExtent l="0" t="0" r="0" b="0"/>
                <wp:wrapTopAndBottom/>
                <wp:docPr id="33" name="Textfeld 16"/>
                <wp:cNvGraphicFramePr/>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4B8D58E" w14:textId="77777777" w:rsidR="00544335" w:rsidRDefault="00544335">
                            <w:pPr>
                              <w:pStyle w:val="Beschriftung"/>
                            </w:pPr>
                            <w:bookmarkStart w:id="370" w:name="_Ref65399700"/>
                            <w:r>
                              <w:t xml:space="preserve">Figure </w:t>
                            </w:r>
                            <w:r>
                              <w:fldChar w:fldCharType="begin"/>
                            </w:r>
                            <w:r>
                              <w:instrText>SEQ Figure \* ARABIC</w:instrText>
                            </w:r>
                            <w:r>
                              <w:fldChar w:fldCharType="separate"/>
                            </w:r>
                            <w:r>
                              <w:t>11</w:t>
                            </w:r>
                            <w:r>
                              <w:fldChar w:fldCharType="end"/>
                            </w:r>
                            <w:bookmarkEnd w:id="370"/>
                            <w:r>
                              <w:t xml:space="preserve"> </w:t>
                            </w:r>
                            <w:bookmarkStart w:id="371"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71"/>
                          </w:p>
                        </w:txbxContent>
                      </wps:txbx>
                      <wps:bodyPr lIns="0" tIns="0" rIns="0" bIns="0">
                        <a:prstTxWarp prst="textNoShape">
                          <a:avLst/>
                        </a:prstTxWarp>
                        <a:spAutoFit/>
                      </wps:bodyPr>
                    </wps:wsp>
                  </a:graphicData>
                </a:graphic>
              </wp:anchor>
            </w:drawing>
          </mc:Choice>
          <mc:Fallback>
            <w:pict>
              <v:rect w14:anchorId="47073701" id="Textfeld 16" o:spid="_x0000_s1040" style="position:absolute;left:0;text-align:left;margin-left:.25pt;margin-top:241.6pt;width:470.15pt;height:46.15pt;z-index: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" stroked="f">
                <v:textbox style="mso-fit-shape-to-text:t" inset="0,0,0,0">
                  <w:txbxContent>
                    <w:p w14:paraId="44B8D58E" w14:textId="77777777" w:rsidR="00544335" w:rsidRDefault="00544335">
                      <w:pPr>
                        <w:pStyle w:val="Beschriftung"/>
                      </w:pPr>
                      <w:bookmarkStart w:id="372" w:name="_Ref65399700"/>
                      <w:r>
                        <w:t xml:space="preserve">Figure </w:t>
                      </w:r>
                      <w:r>
                        <w:fldChar w:fldCharType="begin"/>
                      </w:r>
                      <w:r>
                        <w:instrText>SEQ Figure \* ARABIC</w:instrText>
                      </w:r>
                      <w:r>
                        <w:fldChar w:fldCharType="separate"/>
                      </w:r>
                      <w:r>
                        <w:t>11</w:t>
                      </w:r>
                      <w:r>
                        <w:fldChar w:fldCharType="end"/>
                      </w:r>
                      <w:bookmarkEnd w:id="372"/>
                      <w:r>
                        <w:t xml:space="preserve"> </w:t>
                      </w:r>
                      <w:bookmarkStart w:id="373"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73"/>
                    </w:p>
                  </w:txbxContent>
                </v:textbox>
                <w10:wrap type="topAndBottom"/>
              </v:rect>
            </w:pict>
          </mc:Fallback>
        </mc:AlternateContent>
      </w:r>
      <w:r>
        <w:rPr>
          <w:noProof/>
        </w:rPr>
        <w:drawing>
          <wp:anchor distT="0" distB="0" distL="114300" distR="0" simplePos="0" relativeHeight="23" behindDoc="0" locked="0" layoutInCell="1" allowOverlap="1" wp14:anchorId="06305BD9" wp14:editId="07777777">
            <wp:simplePos x="0" y="0"/>
            <wp:positionH relativeFrom="margin">
              <wp:align>right</wp:align>
            </wp:positionH>
            <wp:positionV relativeFrom="paragraph">
              <wp:posOffset>203200</wp:posOffset>
            </wp:positionV>
            <wp:extent cx="5969635" cy="2807970"/>
            <wp:effectExtent l="0" t="0" r="0" b="0"/>
            <wp:wrapTopAndBottom/>
            <wp:docPr id="35"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7"/>
                    <pic:cNvPicPr>
                      <a:picLocks noChangeAspect="1" noChangeArrowheads="1"/>
                    </pic:cNvPicPr>
                  </pic:nvPicPr>
                  <pic:blipFill>
                    <a:blip r:embed="rId35"/>
                    <a:srcRect l="14096" t="10119" r="1687" b="10548"/>
                    <a:stretch>
                      <a:fillRect/>
                    </a:stretch>
                  </pic:blipFill>
                  <pic:spPr bwMode="auto">
                    <a:xfrm>
                      <a:off x="0" y="0"/>
                      <a:ext cx="5969635" cy="2807970"/>
                    </a:xfrm>
                    <a:prstGeom prst="rect">
                      <a:avLst/>
                    </a:prstGeom>
                  </pic:spPr>
                </pic:pic>
              </a:graphicData>
            </a:graphic>
          </wp:anchor>
        </w:drawing>
      </w:r>
    </w:p>
    <w:p w14:paraId="645211EA" w14:textId="26269D2D" w:rsidR="006C3C33" w:rsidRDefault="5C6D6ECE">
      <w:pPr>
        <w:ind w:firstLine="0"/>
      </w:pPr>
      <w:r>
        <w:t>The same analys</w:t>
      </w:r>
      <w:del w:id="374" w:author="Wohland  Jan" w:date="2021-03-11T09:55:00Z">
        <w:r w:rsidR="00E85F61" w:rsidDel="5C6D6ECE">
          <w:delText>e</w:delText>
        </w:r>
      </w:del>
      <w:ins w:id="375" w:author="Wohland  Jan" w:date="2021-03-11T09:55:00Z">
        <w:r w:rsidR="4916B235">
          <w:t>i</w:t>
        </w:r>
      </w:ins>
      <w:r>
        <w:t xml:space="preserve">s but with the estimate of 1.94 TW installed capacity for the year 2050 by the Energy Watch Group and the constraint that 30% of the consumption per country must be covered with PV power production, yields to the results presented in </w:t>
      </w:r>
      <w:r w:rsidR="00E85F61">
        <w:fldChar w:fldCharType="begin"/>
      </w:r>
      <w:r w:rsidR="00E85F61">
        <w:instrText xml:space="preserve"> REF _Ref65402092 \h </w:instrText>
      </w:r>
      <w:r w:rsidR="00E85F61">
        <w:fldChar w:fldCharType="separate"/>
      </w:r>
      <w:r>
        <w:t>Figure 12</w:t>
      </w:r>
      <w:r w:rsidR="00E85F61">
        <w:fldChar w:fldCharType="end"/>
      </w:r>
      <w: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1%. Which is a reduction from 43.8 GW to 30.5 GW (30.7 GW in S2-2)</w:t>
      </w:r>
      <w:commentRangeStart w:id="376"/>
      <w:commentRangeEnd w:id="376"/>
      <w:r w:rsidR="00E85F61">
        <w:commentReference w:id="376"/>
      </w:r>
      <w:r>
        <w:t>.</w:t>
      </w:r>
    </w:p>
    <w:p w14:paraId="5023141B" w14:textId="77777777" w:rsidR="006C3C33" w:rsidRDefault="006C3C33"/>
    <w:p w14:paraId="0D732347" w14:textId="77777777" w:rsidR="006C3C33" w:rsidRDefault="00E85F61">
      <w:pPr>
        <w:spacing w:before="5938"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42F47E85" wp14:editId="07777777">
                <wp:simplePos x="0" y="0"/>
                <wp:positionH relativeFrom="margin">
                  <wp:posOffset>635</wp:posOffset>
                </wp:positionH>
                <wp:positionV relativeFrom="paragraph">
                  <wp:posOffset>3062605</wp:posOffset>
                </wp:positionV>
                <wp:extent cx="5972175" cy="986790"/>
                <wp:effectExtent l="0" t="0" r="0" b="5080"/>
                <wp:wrapTopAndBottom/>
                <wp:docPr id="36" name="Textfeld 26"/>
                <wp:cNvGraphicFramePr/>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878D2D2" w14:textId="77777777" w:rsidR="00544335" w:rsidRDefault="00544335">
                            <w:pPr>
                              <w:pStyle w:val="Beschriftung"/>
                            </w:pPr>
                            <w:bookmarkStart w:id="377" w:name="_Ref65402092"/>
                            <w:r>
                              <w:t xml:space="preserve">Figure </w:t>
                            </w:r>
                            <w:r>
                              <w:fldChar w:fldCharType="begin"/>
                            </w:r>
                            <w:r>
                              <w:instrText>SEQ Figure \* ARABIC</w:instrText>
                            </w:r>
                            <w:r>
                              <w:fldChar w:fldCharType="separate"/>
                            </w:r>
                            <w:r>
                              <w:t>12</w:t>
                            </w:r>
                            <w:r>
                              <w:fldChar w:fldCharType="end"/>
                            </w:r>
                            <w:bookmarkEnd w:id="377"/>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42F47E85" id="Textfeld 26" o:spid="_x0000_s1041" style="position:absolute;margin-left:.05pt;margin-top:241.15pt;width:470.25pt;height:77.7pt;z-index:2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" stroked="f">
                <v:textbox inset="0,0,0,0">
                  <w:txbxContent>
                    <w:p w14:paraId="7878D2D2" w14:textId="77777777" w:rsidR="00544335" w:rsidRDefault="00544335">
                      <w:pPr>
                        <w:pStyle w:val="Beschriftung"/>
                      </w:pPr>
                      <w:bookmarkStart w:id="378" w:name="_Ref65402092"/>
                      <w:r>
                        <w:t xml:space="preserve">Figure </w:t>
                      </w:r>
                      <w:r>
                        <w:fldChar w:fldCharType="begin"/>
                      </w:r>
                      <w:r>
                        <w:instrText>SEQ Figure \* ARABIC</w:instrText>
                      </w:r>
                      <w:r>
                        <w:fldChar w:fldCharType="separate"/>
                      </w:r>
                      <w:r>
                        <w:t>12</w:t>
                      </w:r>
                      <w:r>
                        <w:fldChar w:fldCharType="end"/>
                      </w:r>
                      <w:bookmarkEnd w:id="378"/>
                      <w:r>
                        <w:t xml:space="preserve">: Additional installed PV capacities of 2050 (interpolated from the distribution of 2019 with the estimate of 1.94 TW installed PV capacity by the Energy Watch Group)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114300" simplePos="0" relativeHeight="26" behindDoc="0" locked="0" layoutInCell="1" allowOverlap="1" wp14:anchorId="65F4049C" wp14:editId="07777777">
            <wp:simplePos x="0" y="0"/>
            <wp:positionH relativeFrom="margin">
              <wp:posOffset>0</wp:posOffset>
            </wp:positionH>
            <wp:positionV relativeFrom="paragraph">
              <wp:posOffset>272415</wp:posOffset>
            </wp:positionV>
            <wp:extent cx="5970905" cy="2784475"/>
            <wp:effectExtent l="0" t="0" r="0" b="0"/>
            <wp:wrapTopAndBottom/>
            <wp:docPr id="3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5"/>
                    <pic:cNvPicPr>
                      <a:picLocks noChangeAspect="1" noChangeArrowheads="1"/>
                    </pic:cNvPicPr>
                  </pic:nvPicPr>
                  <pic:blipFill>
                    <a:blip r:embed="rId36"/>
                    <a:srcRect l="13744" t="10458" r="1840" b="10785"/>
                    <a:stretch>
                      <a:fillRect/>
                    </a:stretch>
                  </pic:blipFill>
                  <pic:spPr bwMode="auto">
                    <a:xfrm>
                      <a:off x="0" y="0"/>
                      <a:ext cx="5970905" cy="2784475"/>
                    </a:xfrm>
                    <a:prstGeom prst="rect">
                      <a:avLst/>
                    </a:prstGeom>
                  </pic:spPr>
                </pic:pic>
              </a:graphicData>
            </a:graphic>
          </wp:anchor>
        </w:drawing>
      </w:r>
    </w:p>
    <w:p w14:paraId="1F3B1409" w14:textId="77777777" w:rsidR="006C3C33" w:rsidRDefault="006C3C33">
      <w:pPr>
        <w:spacing w:after="160" w:line="259" w:lineRule="auto"/>
        <w:ind w:firstLine="0"/>
        <w:jc w:val="left"/>
      </w:pPr>
    </w:p>
    <w:p w14:paraId="7087DA42" w14:textId="77777777" w:rsidR="006C3C33" w:rsidRDefault="00E85F61">
      <w:r>
        <w:t xml:space="preserve">An overview of all the important results of the various scenarios can be found in </w:t>
      </w:r>
      <w:r>
        <w:fldChar w:fldCharType="begin"/>
      </w:r>
      <w:r>
        <w:instrText>REF _Ref65410725 \h</w:instrText>
      </w:r>
      <w:r>
        <w:fldChar w:fldCharType="separate"/>
      </w:r>
      <w:r>
        <w:t>Error: Reference source not found</w:t>
      </w:r>
      <w:r>
        <w:fldChar w:fldCharType="end"/>
      </w:r>
      <w: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14:paraId="562C75D1" w14:textId="77777777" w:rsidR="006C3C33" w:rsidRDefault="006C3C33">
      <w:pPr>
        <w:spacing w:after="160" w:line="259" w:lineRule="auto"/>
        <w:ind w:firstLine="0"/>
        <w:jc w:val="left"/>
      </w:pPr>
    </w:p>
    <w:p w14:paraId="664355AD" w14:textId="77777777" w:rsidR="006C3C33" w:rsidRDefault="006C3C33">
      <w:pPr>
        <w:spacing w:after="160" w:line="259" w:lineRule="auto"/>
        <w:ind w:firstLine="0"/>
        <w:jc w:val="left"/>
        <w:sectPr w:rsidR="006C3C33">
          <w:headerReference w:type="default" r:id="rId37"/>
          <w:headerReference w:type="first" r:id="rId38"/>
          <w:pgSz w:w="12240" w:h="15840"/>
          <w:pgMar w:top="1134" w:right="1417" w:bottom="1417" w:left="1417" w:header="708" w:footer="0" w:gutter="0"/>
          <w:cols w:space="720"/>
          <w:formProt w:val="0"/>
          <w:titlePg/>
          <w:docGrid w:linePitch="360" w:charSpace="4096"/>
        </w:sectPr>
      </w:pPr>
    </w:p>
    <w:p w14:paraId="1A965116" w14:textId="77777777" w:rsidR="006C3C33" w:rsidRDefault="006C3C33">
      <w:pPr>
        <w:pStyle w:val="Beschriftung"/>
        <w:keepNext/>
      </w:pPr>
    </w:p>
    <w:p w14:paraId="7DF4E37C" w14:textId="77777777" w:rsidR="006C3C33" w:rsidRDefault="006C3C33"/>
    <w:tbl>
      <w:tblPr>
        <w:tblStyle w:val="Gitternetztabelle5dunkelAkzent3"/>
        <w:tblpPr w:leftFromText="142" w:rightFromText="142" w:horzAnchor="margin" w:tblpXSpec="center" w:tblpYSpec="center"/>
        <w:tblW w:w="13561" w:type="dxa"/>
        <w:jc w:val="center"/>
        <w:tblCellMar>
          <w:left w:w="98" w:type="dxa"/>
        </w:tblCellMar>
        <w:tblLook w:val="04A0" w:firstRow="1" w:lastRow="0" w:firstColumn="1" w:lastColumn="0" w:noHBand="0" w:noVBand="1"/>
      </w:tblPr>
      <w:tblGrid>
        <w:gridCol w:w="3374"/>
        <w:gridCol w:w="845"/>
        <w:gridCol w:w="876"/>
        <w:gridCol w:w="1042"/>
        <w:gridCol w:w="845"/>
        <w:gridCol w:w="1159"/>
        <w:gridCol w:w="1042"/>
        <w:gridCol w:w="923"/>
        <w:gridCol w:w="845"/>
        <w:gridCol w:w="883"/>
        <w:gridCol w:w="845"/>
        <w:gridCol w:w="882"/>
      </w:tblGrid>
      <w:tr w:rsidR="006C3C33" w14:paraId="003DDFA9" w14:textId="77777777" w:rsidTr="006C3C33">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44FB30F8" w14:textId="77777777" w:rsidR="006C3C33" w:rsidRDefault="006C3C33">
            <w:pPr>
              <w:spacing w:line="240" w:lineRule="auto"/>
              <w:ind w:firstLine="0"/>
              <w:jc w:val="left"/>
              <w:rPr>
                <w:sz w:val="24"/>
                <w:szCs w:val="24"/>
                <w:lang w:eastAsia="de-CH"/>
              </w:rPr>
            </w:pPr>
          </w:p>
        </w:tc>
        <w:tc>
          <w:tcPr>
            <w:tcW w:w="845" w:type="dxa"/>
            <w:tcBorders>
              <w:bottom w:val="nil"/>
            </w:tcBorders>
          </w:tcPr>
          <w:p w14:paraId="650B5A13"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commentRangeStart w:id="379"/>
            <w:commentRangeStart w:id="380"/>
            <w:r w:rsidRPr="5C6D6ECE">
              <w:rPr>
                <w:color w:val="000000" w:themeColor="text1"/>
                <w:lang w:eastAsia="de-CH"/>
              </w:rPr>
              <w:t>2019</w:t>
            </w:r>
          </w:p>
        </w:tc>
        <w:tc>
          <w:tcPr>
            <w:tcW w:w="876" w:type="dxa"/>
            <w:tcBorders>
              <w:bottom w:val="nil"/>
            </w:tcBorders>
          </w:tcPr>
          <w:p w14:paraId="37A24FB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2030</w:t>
            </w:r>
          </w:p>
          <w:p w14:paraId="1ACAFF94"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NECP</w:t>
            </w:r>
          </w:p>
        </w:tc>
        <w:tc>
          <w:tcPr>
            <w:tcW w:w="1042" w:type="dxa"/>
            <w:tcBorders>
              <w:bottom w:val="nil"/>
            </w:tcBorders>
          </w:tcPr>
          <w:p w14:paraId="3E7F1BFC"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TW</w:t>
            </w:r>
          </w:p>
        </w:tc>
        <w:tc>
          <w:tcPr>
            <w:tcW w:w="845" w:type="dxa"/>
            <w:tcBorders>
              <w:bottom w:val="nil"/>
            </w:tcBorders>
          </w:tcPr>
          <w:p w14:paraId="28DDA07A"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1</w:t>
            </w:r>
          </w:p>
        </w:tc>
        <w:tc>
          <w:tcPr>
            <w:tcW w:w="1159" w:type="dxa"/>
            <w:tcBorders>
              <w:bottom w:val="nil"/>
            </w:tcBorders>
          </w:tcPr>
          <w:p w14:paraId="7D1CB98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w:t>
            </w:r>
            <w:r>
              <w:rPr>
                <w:color w:val="000000"/>
                <w:lang w:eastAsia="de-CH"/>
              </w:rPr>
              <w:br/>
              <w:t>0.891TW</w:t>
            </w:r>
          </w:p>
        </w:tc>
        <w:tc>
          <w:tcPr>
            <w:tcW w:w="1042" w:type="dxa"/>
            <w:tcBorders>
              <w:bottom w:val="nil"/>
            </w:tcBorders>
          </w:tcPr>
          <w:p w14:paraId="5A75C197"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w:t>
            </w:r>
            <w:r>
              <w:rPr>
                <w:color w:val="000000"/>
                <w:lang w:eastAsia="de-CH"/>
              </w:rPr>
              <w:br/>
              <w:t>1.94TW</w:t>
            </w:r>
          </w:p>
        </w:tc>
        <w:tc>
          <w:tcPr>
            <w:tcW w:w="923" w:type="dxa"/>
            <w:tcBorders>
              <w:bottom w:val="nil"/>
            </w:tcBorders>
          </w:tcPr>
          <w:p w14:paraId="76EED503"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w:t>
            </w:r>
            <w:r>
              <w:rPr>
                <w:color w:val="000000"/>
                <w:lang w:eastAsia="de-CH"/>
              </w:rPr>
              <w:br/>
              <w:t>8.8TW</w:t>
            </w:r>
          </w:p>
        </w:tc>
        <w:tc>
          <w:tcPr>
            <w:tcW w:w="845" w:type="dxa"/>
            <w:tcBorders>
              <w:bottom w:val="nil"/>
            </w:tcBorders>
          </w:tcPr>
          <w:p w14:paraId="67C8ED81"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883" w:type="dxa"/>
            <w:tcBorders>
              <w:bottom w:val="nil"/>
            </w:tcBorders>
          </w:tcPr>
          <w:p w14:paraId="01C2FAA9"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w:t>
            </w:r>
            <w:r>
              <w:rPr>
                <w:color w:val="000000"/>
                <w:lang w:eastAsia="de-CH"/>
              </w:rPr>
              <w:br/>
              <w:t>2050</w:t>
            </w:r>
          </w:p>
        </w:tc>
        <w:tc>
          <w:tcPr>
            <w:tcW w:w="845" w:type="dxa"/>
            <w:tcBorders>
              <w:bottom w:val="nil"/>
            </w:tcBorders>
          </w:tcPr>
          <w:p w14:paraId="3E416CDB" w14:textId="77777777" w:rsidR="006C3C33" w:rsidRDefault="00E85F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c>
          <w:tcPr>
            <w:tcW w:w="882" w:type="dxa"/>
            <w:tcBorders>
              <w:bottom w:val="nil"/>
            </w:tcBorders>
          </w:tcPr>
          <w:p w14:paraId="353727F1" w14:textId="77777777" w:rsidR="006C3C33" w:rsidRDefault="5C6D6EC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5C6D6ECE">
              <w:rPr>
                <w:color w:val="000000" w:themeColor="text1"/>
                <w:lang w:eastAsia="de-CH"/>
              </w:rPr>
              <w:t>S4-2</w:t>
            </w:r>
            <w:r w:rsidR="00E85F61">
              <w:br/>
            </w:r>
            <w:r w:rsidRPr="5C6D6ECE">
              <w:rPr>
                <w:color w:val="000000" w:themeColor="text1"/>
                <w:lang w:eastAsia="de-CH"/>
              </w:rPr>
              <w:t>2050</w:t>
            </w:r>
            <w:commentRangeEnd w:id="379"/>
            <w:r w:rsidR="00E85F61">
              <w:commentReference w:id="379"/>
            </w:r>
            <w:commentRangeEnd w:id="380"/>
            <w:r w:rsidR="00E85F61">
              <w:commentReference w:id="380"/>
            </w:r>
          </w:p>
        </w:tc>
      </w:tr>
      <w:tr w:rsidR="00AC3830" w14:paraId="36A34124"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A3FC813" w14:textId="77777777" w:rsidR="006C3C33" w:rsidRDefault="00E85F61">
            <w:pPr>
              <w:spacing w:line="240" w:lineRule="auto"/>
              <w:ind w:firstLine="0"/>
              <w:jc w:val="left"/>
              <w:rPr>
                <w:i/>
                <w:iCs/>
                <w:color w:val="000000"/>
                <w:lang w:eastAsia="de-CH"/>
              </w:rPr>
            </w:pPr>
            <w:r>
              <w:rPr>
                <w:color w:val="000000"/>
                <w:lang w:eastAsia="de-CH"/>
              </w:rPr>
              <w:t xml:space="preserve">Total Installed PV capacity </w:t>
            </w:r>
          </w:p>
          <w:p w14:paraId="6A36FC54"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65BF7E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1F737BAD"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4211A22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346B67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4FA3FA5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06F6D30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vAlign w:val="center"/>
          </w:tcPr>
          <w:p w14:paraId="0711FEC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033CB0A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vAlign w:val="center"/>
          </w:tcPr>
          <w:p w14:paraId="7B8A49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189674A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30431BD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AC3830" w14:paraId="26ED8A82"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5E35473" w14:textId="77777777" w:rsidR="006C3C33" w:rsidRDefault="00E85F61">
            <w:pPr>
              <w:spacing w:line="240" w:lineRule="auto"/>
              <w:ind w:firstLine="0"/>
              <w:jc w:val="left"/>
              <w:rPr>
                <w:color w:val="000000"/>
                <w:lang w:eastAsia="de-CH"/>
              </w:rPr>
            </w:pPr>
            <w:r>
              <w:rPr>
                <w:color w:val="000000"/>
                <w:lang w:eastAsia="de-CH"/>
              </w:rPr>
              <w:t xml:space="preserve">Total mean PV production </w:t>
            </w:r>
            <w:r>
              <w:rPr>
                <w:color w:val="000000"/>
                <w:lang w:eastAsia="de-CH"/>
              </w:rPr>
              <w:br/>
              <w:t>[GW]</w:t>
            </w:r>
          </w:p>
        </w:tc>
        <w:tc>
          <w:tcPr>
            <w:tcW w:w="845" w:type="dxa"/>
            <w:vAlign w:val="center"/>
          </w:tcPr>
          <w:p w14:paraId="585B9B7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61CF2CE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55A2787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6E2C883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02D4098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6823732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vAlign w:val="center"/>
          </w:tcPr>
          <w:p w14:paraId="070FEF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0121ED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vAlign w:val="center"/>
          </w:tcPr>
          <w:p w14:paraId="6C03309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721586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2C1904E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AC3830" w14:paraId="23377300"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B86D929" w14:textId="77777777" w:rsidR="006C3C33" w:rsidRDefault="00E85F61">
            <w:pPr>
              <w:spacing w:line="240" w:lineRule="auto"/>
              <w:ind w:firstLine="0"/>
              <w:jc w:val="left"/>
              <w:rPr>
                <w:i/>
                <w:iCs/>
                <w:color w:val="000000"/>
                <w:lang w:eastAsia="de-CH"/>
              </w:rPr>
            </w:pPr>
            <w:r>
              <w:rPr>
                <w:color w:val="000000"/>
                <w:lang w:eastAsia="de-CH"/>
              </w:rPr>
              <w:t>Total mean variability</w:t>
            </w:r>
          </w:p>
          <w:p w14:paraId="2F33F2C1"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11F9B5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69F2735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06886C8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6C964F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0E03A3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29A4AA1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vAlign w:val="center"/>
          </w:tcPr>
          <w:p w14:paraId="498AC05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451AB48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vAlign w:val="center"/>
          </w:tcPr>
          <w:p w14:paraId="741D271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658371F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49F1F1D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AC3830" w14:paraId="5C211DC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D57090C" w14:textId="77777777" w:rsidR="006C3C33" w:rsidRDefault="00E85F61">
            <w:pPr>
              <w:spacing w:line="240" w:lineRule="auto"/>
              <w:ind w:firstLine="0"/>
              <w:jc w:val="left"/>
              <w:rPr>
                <w:i/>
                <w:iCs/>
                <w:color w:val="000000"/>
                <w:lang w:eastAsia="de-CH"/>
              </w:rPr>
            </w:pPr>
            <w:r>
              <w:rPr>
                <w:color w:val="000000"/>
                <w:lang w:eastAsia="de-CH"/>
              </w:rPr>
              <w:t>Total max variability</w:t>
            </w:r>
          </w:p>
          <w:p w14:paraId="3E1BB7EF" w14:textId="357B1715" w:rsidR="006C3C33" w:rsidRDefault="5C6D6ECE">
            <w:pPr>
              <w:spacing w:line="240" w:lineRule="auto"/>
              <w:ind w:firstLine="0"/>
              <w:jc w:val="left"/>
              <w:rPr>
                <w:color w:val="000000"/>
                <w:lang w:eastAsia="de-CH"/>
              </w:rPr>
            </w:pPr>
            <w:r w:rsidRPr="5C6D6ECE">
              <w:rPr>
                <w:color w:val="000000" w:themeColor="text1"/>
                <w:lang w:eastAsia="de-CH"/>
              </w:rPr>
              <w:t>[GW</w:t>
            </w:r>
            <w:ins w:id="381" w:author="Wohland  Jan" w:date="2021-03-11T09:56:00Z">
              <w:r w:rsidR="4D4414C0" w:rsidRPr="5C6D6ECE">
                <w:rPr>
                  <w:color w:val="000000" w:themeColor="text1"/>
                  <w:lang w:eastAsia="de-CH"/>
                </w:rPr>
                <w:t>]</w:t>
              </w:r>
            </w:ins>
          </w:p>
        </w:tc>
        <w:tc>
          <w:tcPr>
            <w:tcW w:w="845" w:type="dxa"/>
            <w:vAlign w:val="center"/>
          </w:tcPr>
          <w:p w14:paraId="286B024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59331F5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29EA33B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48DA2E2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515AE4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2B496BA3"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vAlign w:val="center"/>
          </w:tcPr>
          <w:p w14:paraId="7D3B241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1744821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vAlign w:val="center"/>
          </w:tcPr>
          <w:p w14:paraId="5FFADA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FCFF2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0C094F2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AC3830" w14:paraId="7E5A4B87"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5D611417" w14:textId="77777777" w:rsidR="006C3C33" w:rsidRDefault="5C6D6ECE" w:rsidP="5C6D6ECE">
            <w:pPr>
              <w:spacing w:line="240" w:lineRule="auto"/>
              <w:ind w:firstLine="0"/>
              <w:jc w:val="left"/>
              <w:rPr>
                <w:i/>
                <w:iCs/>
                <w:color w:val="000000"/>
                <w:lang w:eastAsia="de-CH"/>
              </w:rPr>
            </w:pPr>
            <w:r w:rsidRPr="5C6D6ECE">
              <w:rPr>
                <w:color w:val="000000" w:themeColor="text1"/>
                <w:lang w:eastAsia="de-CH"/>
              </w:rPr>
              <w:t xml:space="preserve">Mean variability / </w:t>
            </w:r>
            <w:commentRangeStart w:id="382"/>
            <w:r w:rsidRPr="5C6D6ECE">
              <w:rPr>
                <w:color w:val="000000" w:themeColor="text1"/>
                <w:lang w:eastAsia="de-CH"/>
              </w:rPr>
              <w:t>PV production</w:t>
            </w:r>
            <w:commentRangeEnd w:id="382"/>
            <w:r w:rsidR="00E85F61">
              <w:commentReference w:id="382"/>
            </w:r>
          </w:p>
          <w:p w14:paraId="48C3CA29"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4F6AD14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5AD75D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6B813EA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211CC9E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7B386BD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7EEECCE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vAlign w:val="center"/>
          </w:tcPr>
          <w:p w14:paraId="59BECEA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1BDFA2F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vAlign w:val="center"/>
          </w:tcPr>
          <w:p w14:paraId="69C0636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5C3834C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692DC3F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08C64C84"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19E698C" w14:textId="77777777" w:rsidR="006C3C33" w:rsidRDefault="00E85F61">
            <w:pPr>
              <w:spacing w:line="240" w:lineRule="auto"/>
              <w:ind w:firstLine="0"/>
              <w:jc w:val="left"/>
              <w:rPr>
                <w:i/>
                <w:iCs/>
                <w:color w:val="000000"/>
                <w:lang w:eastAsia="de-CH"/>
              </w:rPr>
            </w:pPr>
            <w:r>
              <w:rPr>
                <w:color w:val="000000"/>
                <w:lang w:eastAsia="de-CH"/>
              </w:rPr>
              <w:t>Max variability / PV production</w:t>
            </w:r>
          </w:p>
          <w:p w14:paraId="50539D1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0A506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3EF81DB6"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1BB4CBC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206B953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5BD8BE8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7892D4B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vAlign w:val="center"/>
          </w:tcPr>
          <w:p w14:paraId="63D42AA5"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27797BF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vAlign w:val="center"/>
          </w:tcPr>
          <w:p w14:paraId="0CC4049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3DB3942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35D26DE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AC3830" w14:paraId="476DEFA3"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9A35B4D"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73086C26"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6A09E91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3E67AC6"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BBD13F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39D7D509"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1A508A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19BDB427"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vAlign w:val="center"/>
          </w:tcPr>
          <w:p w14:paraId="618635B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545EC4A3"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vAlign w:val="center"/>
          </w:tcPr>
          <w:p w14:paraId="699E2A8F"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4F7F8EC2"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12A95B4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AC3830" w14:paraId="3CB9C8A7"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A6AD6E4" w14:textId="77777777" w:rsidR="006C3C33" w:rsidRDefault="00E85F61">
            <w:pPr>
              <w:spacing w:line="240" w:lineRule="auto"/>
              <w:ind w:firstLine="0"/>
              <w:jc w:val="left"/>
              <w:rPr>
                <w:i/>
                <w:iCs/>
                <w:color w:val="000000"/>
                <w:lang w:eastAsia="de-CH"/>
              </w:rPr>
            </w:pPr>
            <w:r>
              <w:rPr>
                <w:color w:val="000000"/>
                <w:lang w:eastAsia="de-CH"/>
              </w:rPr>
              <w:t>Max variability reduction</w:t>
            </w:r>
          </w:p>
          <w:p w14:paraId="5BFBC68A" w14:textId="77777777" w:rsidR="006C3C33" w:rsidRDefault="00E85F61">
            <w:pPr>
              <w:spacing w:line="240" w:lineRule="auto"/>
              <w:ind w:firstLine="0"/>
              <w:jc w:val="left"/>
              <w:rPr>
                <w:color w:val="000000"/>
                <w:lang w:eastAsia="de-CH"/>
              </w:rPr>
            </w:pPr>
            <w:r>
              <w:rPr>
                <w:color w:val="000000"/>
                <w:lang w:eastAsia="de-CH"/>
              </w:rPr>
              <w:t>[GW]</w:t>
            </w:r>
          </w:p>
        </w:tc>
        <w:tc>
          <w:tcPr>
            <w:tcW w:w="845" w:type="dxa"/>
            <w:vAlign w:val="center"/>
          </w:tcPr>
          <w:p w14:paraId="0BE1480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9FA2A7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237AFA41"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1DB6975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34937B7B"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0F6F11F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vAlign w:val="center"/>
          </w:tcPr>
          <w:p w14:paraId="167C4BD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1C93486C"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vAlign w:val="center"/>
          </w:tcPr>
          <w:p w14:paraId="23CBA55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751B163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386F856E"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AC3830" w14:paraId="069F48CB" w14:textId="77777777" w:rsidTr="006C3C33">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C038BF8" w14:textId="77777777" w:rsidR="006C3C33" w:rsidRDefault="00E85F61">
            <w:pPr>
              <w:spacing w:line="240" w:lineRule="auto"/>
              <w:ind w:firstLine="0"/>
              <w:jc w:val="left"/>
              <w:rPr>
                <w:i/>
                <w:iCs/>
                <w:color w:val="000000"/>
                <w:lang w:eastAsia="de-CH"/>
              </w:rPr>
            </w:pPr>
            <w:r>
              <w:rPr>
                <w:color w:val="000000"/>
                <w:lang w:eastAsia="de-CH"/>
              </w:rPr>
              <w:t>Mean variability reduction</w:t>
            </w:r>
          </w:p>
          <w:p w14:paraId="1562EB24"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3AD8BB85"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3AC2E4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09D9AC6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B6A0474"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017451C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33F5ECF1"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vAlign w:val="center"/>
          </w:tcPr>
          <w:p w14:paraId="0443EE1B"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B4DE470"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vAlign w:val="center"/>
          </w:tcPr>
          <w:p w14:paraId="6F4C9C4C"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2AB9BA7A"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491A4ABE" w14:textId="77777777" w:rsidR="006C3C33" w:rsidRDefault="00E85F6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AC3830" w14:paraId="6CB4EFE9" w14:textId="77777777" w:rsidTr="006C3C33">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4E885A74" w14:textId="77777777" w:rsidR="006C3C33" w:rsidRDefault="00E85F61">
            <w:pPr>
              <w:spacing w:line="240" w:lineRule="auto"/>
              <w:ind w:firstLine="0"/>
              <w:jc w:val="left"/>
              <w:rPr>
                <w:i/>
                <w:iCs/>
                <w:color w:val="000000"/>
                <w:lang w:eastAsia="de-CH"/>
              </w:rPr>
            </w:pPr>
            <w:r>
              <w:rPr>
                <w:color w:val="000000"/>
                <w:lang w:eastAsia="de-CH"/>
              </w:rPr>
              <w:t xml:space="preserve">Max variability reduction </w:t>
            </w:r>
          </w:p>
          <w:p w14:paraId="64AC553F" w14:textId="77777777" w:rsidR="006C3C33" w:rsidRDefault="00E85F61">
            <w:pPr>
              <w:spacing w:line="240" w:lineRule="auto"/>
              <w:ind w:firstLine="0"/>
              <w:jc w:val="left"/>
              <w:rPr>
                <w:color w:val="000000"/>
                <w:lang w:eastAsia="de-CH"/>
              </w:rPr>
            </w:pPr>
            <w:r>
              <w:rPr>
                <w:color w:val="000000"/>
                <w:lang w:eastAsia="de-CH"/>
              </w:rPr>
              <w:t>[%]</w:t>
            </w:r>
          </w:p>
        </w:tc>
        <w:tc>
          <w:tcPr>
            <w:tcW w:w="845" w:type="dxa"/>
            <w:vAlign w:val="center"/>
          </w:tcPr>
          <w:p w14:paraId="2A9CB6E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A5B7069"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6DF7B9A8"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553B44F7"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0D11C87A"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58394F12"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vAlign w:val="center"/>
          </w:tcPr>
          <w:p w14:paraId="49781B60"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67F19EED"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vAlign w:val="center"/>
          </w:tcPr>
          <w:p w14:paraId="5331C09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7679084F"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2715EBD4" w14:textId="77777777" w:rsidR="006C3C33" w:rsidRDefault="00E85F6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1D65E189" w14:textId="77777777" w:rsidR="006C3C33" w:rsidRDefault="00E85F61">
      <w:pPr>
        <w:pStyle w:val="Beschriftung"/>
        <w:keepNext/>
        <w:sectPr w:rsidR="006C3C33">
          <w:headerReference w:type="default" r:id="rId39"/>
          <w:pgSz w:w="15840" w:h="12240" w:orient="landscape"/>
          <w:pgMar w:top="1417" w:right="1134" w:bottom="1417" w:left="1417" w:header="708" w:footer="0" w:gutter="0"/>
          <w:cols w:space="720"/>
          <w:formProt w:val="0"/>
          <w:docGrid w:linePitch="360" w:charSpace="4096"/>
        </w:sectPr>
      </w:pPr>
      <w:r>
        <w:t xml:space="preserve">Table </w:t>
      </w:r>
      <w:r>
        <w:fldChar w:fldCharType="begin"/>
      </w:r>
      <w:r>
        <w:instrText>SEQ Table \* ARABIC</w:instrText>
      </w:r>
      <w:r>
        <w:fldChar w:fldCharType="separate"/>
      </w:r>
      <w:r>
        <w:t>3</w:t>
      </w:r>
      <w:r>
        <w:fldChar w:fldCharType="end"/>
      </w:r>
      <w:r>
        <w:t>:</w:t>
      </w:r>
      <w:commentRangeStart w:id="383"/>
      <w:commentRangeEnd w:id="383"/>
      <w:r>
        <w:commentReference w:id="383"/>
      </w:r>
      <w:r>
        <w:t xml:space="preserve"> Overview of all important variables of the various scenarios and their reference data.</w:t>
      </w:r>
    </w:p>
    <w:p w14:paraId="25546E3C" w14:textId="77777777" w:rsidR="006C3C33" w:rsidRDefault="00E85F61">
      <w:pPr>
        <w:pStyle w:val="berschrift2"/>
        <w:numPr>
          <w:ilvl w:val="1"/>
          <w:numId w:val="2"/>
        </w:numPr>
        <w:ind w:hanging="578"/>
      </w:pPr>
      <w:r>
        <w:lastRenderedPageBreak/>
        <w:t>Notes</w:t>
      </w:r>
    </w:p>
    <w:p w14:paraId="4E968073" w14:textId="77777777" w:rsidR="006C3C33" w:rsidRDefault="00E85F61">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1DA6542E" w14:textId="77777777" w:rsidR="006C3C33" w:rsidRDefault="006C3C33">
      <w:pPr>
        <w:rPr>
          <w:color w:val="FF0000"/>
          <w:lang w:val="de-CH"/>
        </w:rPr>
      </w:pPr>
    </w:p>
    <w:p w14:paraId="0C189719" w14:textId="77777777" w:rsidR="006C3C33" w:rsidRDefault="00E85F61">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3041E394" w14:textId="77777777" w:rsidR="006C3C33" w:rsidRDefault="006C3C33">
      <w:pPr>
        <w:rPr>
          <w:color w:val="FF0000"/>
          <w:lang w:val="de-CH"/>
        </w:rPr>
      </w:pPr>
    </w:p>
    <w:p w14:paraId="722B00AE" w14:textId="77777777" w:rsidR="006C3C33" w:rsidRDefault="006C3C33">
      <w:pPr>
        <w:rPr>
          <w:color w:val="FF0000"/>
          <w:lang w:val="de-CH"/>
        </w:rPr>
      </w:pPr>
    </w:p>
    <w:p w14:paraId="5DDEF7D2" w14:textId="77777777" w:rsidR="006C3C33" w:rsidRDefault="00E85F61">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42C6D796" w14:textId="77777777" w:rsidR="006C3C33" w:rsidRDefault="006C3C33">
      <w:pPr>
        <w:rPr>
          <w:color w:val="FF0000"/>
          <w:lang w:val="de-CH"/>
        </w:rPr>
      </w:pPr>
    </w:p>
    <w:p w14:paraId="6E1831B3" w14:textId="77777777" w:rsidR="006C3C33" w:rsidRDefault="006C3C33">
      <w:pPr>
        <w:rPr>
          <w:lang w:val="de-CH"/>
        </w:rPr>
      </w:pPr>
    </w:p>
    <w:p w14:paraId="5C8F9EB7" w14:textId="77777777" w:rsidR="006C3C33" w:rsidRDefault="00E85F61">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54E11D2A" w14:textId="77777777" w:rsidR="006C3C33" w:rsidRDefault="006C3C33">
      <w:pPr>
        <w:rPr>
          <w:lang w:val="de-CH"/>
        </w:rPr>
      </w:pPr>
    </w:p>
    <w:p w14:paraId="31126E5D" w14:textId="77777777" w:rsidR="006C3C33" w:rsidRDefault="006C3C33">
      <w:pPr>
        <w:rPr>
          <w:lang w:val="de-CH"/>
        </w:rPr>
      </w:pPr>
    </w:p>
    <w:p w14:paraId="14B0C1CA" w14:textId="77777777" w:rsidR="006C3C33" w:rsidRDefault="00E85F61">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OA and solar radiation</w:t>
      </w:r>
    </w:p>
    <w:p w14:paraId="2DE403A5" w14:textId="77777777" w:rsidR="006C3C33" w:rsidRDefault="006C3C33"/>
    <w:p w14:paraId="62431CDC" w14:textId="77777777" w:rsidR="006C3C33" w:rsidRDefault="006C3C33"/>
    <w:p w14:paraId="49E398E2" w14:textId="77777777" w:rsidR="006C3C33" w:rsidRDefault="006C3C33"/>
    <w:p w14:paraId="16287F21" w14:textId="77777777" w:rsidR="006C3C33" w:rsidRDefault="006C3C33"/>
    <w:p w14:paraId="15226D1F" w14:textId="77777777" w:rsidR="006C3C33" w:rsidRDefault="00E85F61">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5BE93A62" w14:textId="77777777" w:rsidR="006C3C33" w:rsidRDefault="006C3C33"/>
    <w:p w14:paraId="384BA73E" w14:textId="77777777" w:rsidR="006C3C33" w:rsidRDefault="006C3C33"/>
    <w:p w14:paraId="34B3F2EB" w14:textId="77777777" w:rsidR="006C3C33" w:rsidRDefault="00E85F61">
      <w:pPr>
        <w:spacing w:after="160" w:line="259" w:lineRule="auto"/>
        <w:ind w:firstLine="0"/>
        <w:jc w:val="left"/>
        <w:rPr>
          <w:rFonts w:eastAsiaTheme="majorEastAsia" w:cstheme="majorBidi"/>
          <w:b/>
          <w:sz w:val="24"/>
          <w:szCs w:val="26"/>
        </w:rPr>
      </w:pPr>
      <w:r>
        <w:br w:type="page"/>
      </w:r>
    </w:p>
    <w:p w14:paraId="3E5B436B" w14:textId="77777777" w:rsidR="006C3C33" w:rsidRDefault="00E85F61">
      <w:pPr>
        <w:pStyle w:val="berschrift2"/>
        <w:numPr>
          <w:ilvl w:val="1"/>
          <w:numId w:val="2"/>
        </w:numPr>
        <w:ind w:hanging="578"/>
      </w:pPr>
      <w:bookmarkStart w:id="384" w:name="_Toc61948480"/>
      <w:r>
        <w:lastRenderedPageBreak/>
        <w:t>Scenarios for IC distribution</w:t>
      </w:r>
      <w:bookmarkEnd w:id="384"/>
    </w:p>
    <w:p w14:paraId="5E3E93E0" w14:textId="77777777" w:rsidR="006C3C33" w:rsidRDefault="00E85F61">
      <w:pPr>
        <w:pStyle w:val="berschrift3"/>
        <w:numPr>
          <w:ilvl w:val="2"/>
          <w:numId w:val="2"/>
        </w:numPr>
      </w:pPr>
      <w:r>
        <w:t>S1</w:t>
      </w:r>
    </w:p>
    <w:p w14:paraId="7BE3EDF3" w14:textId="77777777" w:rsidR="006C3C33" w:rsidRDefault="00E85F61">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7D34F5C7" w14:textId="77777777" w:rsidR="006C3C33" w:rsidRDefault="006C3C33"/>
    <w:p w14:paraId="18764142" w14:textId="77777777" w:rsidR="006C3C33" w:rsidRDefault="00E85F61">
      <w:pPr>
        <w:pStyle w:val="berschrift1"/>
        <w:numPr>
          <w:ilvl w:val="0"/>
          <w:numId w:val="2"/>
        </w:numPr>
      </w:pPr>
      <w:bookmarkStart w:id="385" w:name="_Toc61948481"/>
      <w:r>
        <w:t>Discussion and conclusion</w:t>
      </w:r>
      <w:bookmarkEnd w:id="385"/>
    </w:p>
    <w:p w14:paraId="0B4020A7" w14:textId="77777777" w:rsidR="006C3C33" w:rsidRDefault="006C3C33"/>
    <w:p w14:paraId="7984ADD7" w14:textId="77777777" w:rsidR="006C3C33" w:rsidRDefault="00E85F61">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13E4C735" w14:textId="77777777" w:rsidR="006C3C33" w:rsidRDefault="00E85F61">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Europe</w:t>
      </w:r>
    </w:p>
    <w:p w14:paraId="1824743C" w14:textId="77777777" w:rsidR="006C3C33" w:rsidRDefault="00E85F61">
      <w:r>
        <w:t xml:space="preserve">Weather regime 5 is characterized by a blocking high pressure field like weather regime 5. </w:t>
      </w:r>
    </w:p>
    <w:p w14:paraId="1D7B270A" w14:textId="77777777" w:rsidR="006C3C33" w:rsidRDefault="006C3C33"/>
    <w:p w14:paraId="4F904CB7" w14:textId="77777777" w:rsidR="006C3C33" w:rsidRDefault="006C3C33"/>
    <w:p w14:paraId="06971CD3" w14:textId="77777777" w:rsidR="006C3C33" w:rsidRDefault="006C3C33"/>
    <w:p w14:paraId="7FF148AA" w14:textId="77777777" w:rsidR="006C3C33" w:rsidRDefault="00E85F61">
      <w:pPr>
        <w:pStyle w:val="berschrift1"/>
        <w:numPr>
          <w:ilvl w:val="0"/>
          <w:numId w:val="2"/>
        </w:numPr>
      </w:pPr>
      <w:r>
        <w:t>Appendix</w:t>
      </w:r>
    </w:p>
    <w:p w14:paraId="2A1F701D" w14:textId="77777777" w:rsidR="006C3C33" w:rsidRDefault="00E85F61">
      <w:pPr>
        <w:pStyle w:val="berschrift1"/>
        <w:numPr>
          <w:ilvl w:val="0"/>
          <w:numId w:val="2"/>
        </w:numPr>
      </w:pPr>
      <w:r>
        <w:br w:type="page"/>
      </w:r>
    </w:p>
    <w:p w14:paraId="071E4E01" w14:textId="77777777" w:rsidR="006C3C33" w:rsidRDefault="00E85F61">
      <w:pPr>
        <w:pStyle w:val="berschrift1"/>
        <w:numPr>
          <w:ilvl w:val="0"/>
          <w:numId w:val="2"/>
        </w:numPr>
      </w:pPr>
      <w:bookmarkStart w:id="386" w:name="_Toc61948482"/>
      <w:r>
        <w:lastRenderedPageBreak/>
        <w:t>References</w:t>
      </w:r>
      <w:bookmarkEnd w:id="386"/>
    </w:p>
    <w:p w14:paraId="52158AEB" w14:textId="77777777" w:rsidR="006C3C33" w:rsidRDefault="00E85F61">
      <w:pPr>
        <w:widowControl w:val="0"/>
        <w:spacing w:after="120" w:line="240" w:lineRule="auto"/>
        <w:ind w:left="480" w:hanging="480"/>
      </w:pPr>
      <w:r>
        <w:fldChar w:fldCharType="begin"/>
      </w:r>
      <w:r>
        <w:instrText>ADDIN Mendeley Bibliography CSL_BIBLIOGRAPHY</w:instrText>
      </w:r>
      <w:r>
        <w:fldChar w:fldCharType="separate"/>
      </w:r>
      <w:bookmarkStart w:id="387" w:name="__Fieldmark__2188_3434669275"/>
      <w:r>
        <w:rPr>
          <w:sz w:val="18"/>
          <w:szCs w:val="24"/>
        </w:rPr>
        <w:t>B</w:t>
      </w:r>
      <w:bookmarkStart w:id="388" w:name="__Fieldmark__6173_3287146748"/>
      <w:r>
        <w:rPr>
          <w:sz w:val="18"/>
          <w:szCs w:val="24"/>
        </w:rPr>
        <w:t xml:space="preserve">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r>
        <w:fldChar w:fldCharType="end"/>
      </w:r>
      <w:bookmarkEnd w:id="387"/>
      <w:bookmarkEnd w:id="388"/>
    </w:p>
    <w:p w14:paraId="03615485" w14:textId="77777777" w:rsidR="006C3C33" w:rsidRDefault="00E85F61">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60F0D735" w14:textId="77777777" w:rsidR="006C3C33" w:rsidRDefault="00E85F61">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4C14D154" w14:textId="77777777" w:rsidR="006C3C33" w:rsidRDefault="00E85F61">
      <w:pPr>
        <w:widowControl w:val="0"/>
        <w:spacing w:after="120" w:line="240" w:lineRule="auto"/>
        <w:ind w:left="480" w:hanging="480"/>
        <w:rPr>
          <w:sz w:val="18"/>
          <w:szCs w:val="24"/>
        </w:rPr>
      </w:pPr>
      <w:proofErr w:type="spellStart"/>
      <w:r>
        <w:rPr>
          <w:sz w:val="18"/>
          <w:szCs w:val="24"/>
        </w:rPr>
        <w:t>Delucchi</w:t>
      </w:r>
      <w:proofErr w:type="spellEnd"/>
      <w:r>
        <w:rPr>
          <w:sz w:val="18"/>
          <w:szCs w:val="24"/>
        </w:rPr>
        <w:t xml:space="preserve">,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237046D5" w14:textId="77777777" w:rsidR="006C3C33" w:rsidRDefault="00E85F61">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58B899D4" w14:textId="77777777" w:rsidR="006C3C33" w:rsidRPr="00AC3830" w:rsidRDefault="00E85F61">
      <w:pPr>
        <w:widowControl w:val="0"/>
        <w:spacing w:after="120" w:line="240" w:lineRule="auto"/>
        <w:ind w:left="480" w:hanging="480"/>
        <w:rPr>
          <w:sz w:val="18"/>
          <w:szCs w:val="24"/>
          <w:lang w:val="de-CH"/>
          <w:rPrChange w:id="389" w:author="Stefan Pfenninger" w:date="2021-03-16T12:50:00Z">
            <w:rPr>
              <w:sz w:val="18"/>
              <w:szCs w:val="24"/>
            </w:rPr>
          </w:rPrChange>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mp; Wernli, H. (2017). Balancing Europe’s wind-power output through spatial deployment informed by weather regimes. </w:t>
      </w:r>
      <w:r w:rsidRPr="00AC3830">
        <w:rPr>
          <w:i/>
          <w:iCs/>
          <w:sz w:val="18"/>
          <w:szCs w:val="24"/>
          <w:lang w:val="de-CH"/>
          <w:rPrChange w:id="390" w:author="Stefan Pfenninger" w:date="2021-03-16T12:50:00Z">
            <w:rPr>
              <w:i/>
              <w:iCs/>
              <w:sz w:val="18"/>
              <w:szCs w:val="24"/>
            </w:rPr>
          </w:rPrChange>
        </w:rPr>
        <w:t>Nature Climate Change</w:t>
      </w:r>
      <w:r w:rsidRPr="00AC3830">
        <w:rPr>
          <w:sz w:val="18"/>
          <w:szCs w:val="24"/>
          <w:lang w:val="de-CH"/>
          <w:rPrChange w:id="391" w:author="Stefan Pfenninger" w:date="2021-03-16T12:50:00Z">
            <w:rPr>
              <w:sz w:val="18"/>
              <w:szCs w:val="24"/>
            </w:rPr>
          </w:rPrChange>
        </w:rPr>
        <w:t xml:space="preserve">, </w:t>
      </w:r>
      <w:r w:rsidRPr="00AC3830">
        <w:rPr>
          <w:i/>
          <w:iCs/>
          <w:sz w:val="18"/>
          <w:szCs w:val="24"/>
          <w:lang w:val="de-CH"/>
          <w:rPrChange w:id="392" w:author="Stefan Pfenninger" w:date="2021-03-16T12:50:00Z">
            <w:rPr>
              <w:i/>
              <w:iCs/>
              <w:sz w:val="18"/>
              <w:szCs w:val="24"/>
            </w:rPr>
          </w:rPrChange>
        </w:rPr>
        <w:t>7</w:t>
      </w:r>
      <w:r w:rsidRPr="00AC3830">
        <w:rPr>
          <w:sz w:val="18"/>
          <w:szCs w:val="24"/>
          <w:lang w:val="de-CH"/>
          <w:rPrChange w:id="393" w:author="Stefan Pfenninger" w:date="2021-03-16T12:50:00Z">
            <w:rPr>
              <w:sz w:val="18"/>
              <w:szCs w:val="24"/>
            </w:rPr>
          </w:rPrChange>
        </w:rPr>
        <w:t>(8), 557–562. https://doi.org/10.1038/NCLIMATE3338</w:t>
      </w:r>
    </w:p>
    <w:p w14:paraId="679BD24B" w14:textId="77777777" w:rsidR="006C3C33" w:rsidRDefault="00E85F61">
      <w:pPr>
        <w:widowControl w:val="0"/>
        <w:spacing w:after="120" w:line="240" w:lineRule="auto"/>
        <w:ind w:left="480" w:hanging="480"/>
        <w:rPr>
          <w:sz w:val="18"/>
          <w:szCs w:val="24"/>
        </w:rPr>
      </w:pPr>
      <w:r w:rsidRPr="00AC3830">
        <w:rPr>
          <w:sz w:val="18"/>
          <w:szCs w:val="24"/>
          <w:lang w:val="de-CH"/>
          <w:rPrChange w:id="394" w:author="Stefan Pfenninger" w:date="2021-03-16T12:50:00Z">
            <w:rPr>
              <w:sz w:val="18"/>
              <w:szCs w:val="24"/>
            </w:rPr>
          </w:rPrChange>
        </w:rPr>
        <w:t xml:space="preserve">Heide, D., von Bremen, L., Greiner,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3D913E53" w14:textId="77777777" w:rsidR="006C3C33" w:rsidRDefault="00E85F61">
      <w:pPr>
        <w:widowControl w:val="0"/>
        <w:spacing w:after="120" w:line="240" w:lineRule="auto"/>
        <w:ind w:left="480" w:hanging="480"/>
        <w:rPr>
          <w:sz w:val="18"/>
          <w:szCs w:val="24"/>
        </w:rPr>
      </w:pPr>
      <w:proofErr w:type="spellStart"/>
      <w:r>
        <w:rPr>
          <w:sz w:val="18"/>
          <w:szCs w:val="24"/>
        </w:rPr>
        <w:t>Hennermann</w:t>
      </w:r>
      <w:proofErr w:type="spellEnd"/>
      <w:r>
        <w:rPr>
          <w:sz w:val="18"/>
          <w:szCs w:val="24"/>
        </w:rPr>
        <w:t xml:space="preserve">, K., &amp; Yang, X. (2018). </w:t>
      </w:r>
      <w:r>
        <w:rPr>
          <w:i/>
          <w:iCs/>
          <w:sz w:val="18"/>
          <w:szCs w:val="24"/>
        </w:rPr>
        <w:t>ERA5 data documentation</w:t>
      </w:r>
      <w:r>
        <w:rPr>
          <w:sz w:val="18"/>
          <w:szCs w:val="24"/>
        </w:rPr>
        <w:t>. European Centre for Medium-Range Weather Forecasts. https://confluence.ecmwf.int/display/CKB/ERA5+data+documentation</w:t>
      </w:r>
    </w:p>
    <w:p w14:paraId="3740595A" w14:textId="77777777" w:rsidR="006C3C33" w:rsidRDefault="00E85F61">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xml:space="preserve">, C., Ra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0347D495" w14:textId="77777777" w:rsidR="006C3C33" w:rsidRDefault="00E85F61">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35EAD9F5" w14:textId="77777777" w:rsidR="006C3C33" w:rsidRDefault="00E85F61">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2BD277ED" w14:textId="77777777" w:rsidR="006C3C33" w:rsidRDefault="00E85F61">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25C5EEB4" w14:textId="77777777" w:rsidR="006C3C33" w:rsidRDefault="00E85F61">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12910164" w14:textId="77777777" w:rsidR="006C3C33" w:rsidRDefault="00E85F61">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63137527" w14:textId="77777777" w:rsidR="006C3C33" w:rsidRDefault="00E85F61">
      <w:pPr>
        <w:widowControl w:val="0"/>
        <w:spacing w:after="120" w:line="240" w:lineRule="auto"/>
        <w:ind w:left="480" w:hanging="480"/>
        <w:rPr>
          <w:sz w:val="18"/>
          <w:szCs w:val="24"/>
        </w:rPr>
      </w:pPr>
      <w:proofErr w:type="spellStart"/>
      <w:r w:rsidRPr="00B1624F">
        <w:rPr>
          <w:sz w:val="18"/>
          <w:szCs w:val="24"/>
        </w:rPr>
        <w:t>Jäger-Waldau</w:t>
      </w:r>
      <w:proofErr w:type="spellEnd"/>
      <w:r w:rsidRPr="00B1624F">
        <w:rPr>
          <w:sz w:val="18"/>
          <w:szCs w:val="24"/>
        </w:rPr>
        <w:t xml:space="preserve">, A. (2019). PV Status Report 2019. </w:t>
      </w:r>
      <w:r>
        <w:rPr>
          <w:sz w:val="18"/>
          <w:szCs w:val="24"/>
        </w:rPr>
        <w:t xml:space="preserve">In </w:t>
      </w:r>
      <w:r>
        <w:rPr>
          <w:i/>
          <w:iCs/>
          <w:sz w:val="18"/>
          <w:szCs w:val="24"/>
        </w:rPr>
        <w:t>EUR 29938 EN, Publications Office of the European Union</w:t>
      </w:r>
      <w:r>
        <w:rPr>
          <w:sz w:val="18"/>
          <w:szCs w:val="24"/>
        </w:rPr>
        <w:t>. https://doi.org/10.2760/326629</w:t>
      </w:r>
    </w:p>
    <w:p w14:paraId="143EBABE" w14:textId="77777777" w:rsidR="006C3C33" w:rsidRDefault="00E85F61">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69521A02" w14:textId="77777777" w:rsidR="006C3C33" w:rsidRDefault="00E85F61">
      <w:pPr>
        <w:widowControl w:val="0"/>
        <w:spacing w:after="120" w:line="240" w:lineRule="auto"/>
        <w:ind w:left="480" w:hanging="480"/>
        <w:rPr>
          <w:sz w:val="18"/>
          <w:szCs w:val="24"/>
        </w:rPr>
      </w:pPr>
      <w:proofErr w:type="spellStart"/>
      <w:r>
        <w:rPr>
          <w:sz w:val="18"/>
          <w:szCs w:val="24"/>
        </w:rPr>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53DAFC3B" w14:textId="77777777" w:rsidR="006C3C33" w:rsidRDefault="00E85F61">
      <w:pPr>
        <w:widowControl w:val="0"/>
        <w:spacing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14:paraId="617AF00D" w14:textId="77777777" w:rsidR="006C3C33" w:rsidRDefault="00E85F61">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 (C3S) Climate Data Store (CDS). https://doi.org/10.24381/cds.e2161bac</w:t>
      </w:r>
    </w:p>
    <w:p w14:paraId="711A2046" w14:textId="77777777" w:rsidR="006C3C33" w:rsidRDefault="00E85F61">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223264BD" w14:textId="77777777" w:rsidR="006C3C33" w:rsidRDefault="00E85F61">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13A14B48" w14:textId="77777777" w:rsidR="006C3C33" w:rsidRDefault="00E85F61">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0EF9EECA" w14:textId="77777777" w:rsidR="006C3C33" w:rsidRDefault="00E85F61">
      <w:pPr>
        <w:widowControl w:val="0"/>
        <w:spacing w:after="120" w:line="240" w:lineRule="auto"/>
        <w:ind w:left="480" w:hanging="480"/>
        <w:rPr>
          <w:sz w:val="18"/>
          <w:szCs w:val="24"/>
        </w:rPr>
      </w:pPr>
      <w:proofErr w:type="spellStart"/>
      <w:r>
        <w:rPr>
          <w:sz w:val="18"/>
          <w:szCs w:val="24"/>
        </w:rPr>
        <w:lastRenderedPageBreak/>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774E4897"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14:paraId="139CA734" w14:textId="77777777" w:rsidR="006C3C33" w:rsidRDefault="00E85F61">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34C83E0" w14:textId="77777777" w:rsidR="006C3C33" w:rsidRDefault="00E85F61">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4FA556C4" w14:textId="77777777" w:rsidR="006C3C33" w:rsidRDefault="00E85F61">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3CAF06BD" w14:textId="77777777" w:rsidR="006C3C33" w:rsidRDefault="00E85F61">
      <w:pPr>
        <w:widowControl w:val="0"/>
        <w:spacing w:after="120" w:line="240" w:lineRule="auto"/>
        <w:ind w:left="480" w:hanging="480"/>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 xml:space="preserve">-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41FE352D" w14:textId="77777777" w:rsidR="006C3C33" w:rsidRDefault="00E85F61">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e and LUT University. (2020). </w:t>
      </w:r>
      <w:r>
        <w:rPr>
          <w:i/>
          <w:iCs/>
          <w:sz w:val="18"/>
          <w:szCs w:val="24"/>
        </w:rPr>
        <w:t>100% Renewable Europe - How to make Europe’s energy system climate-neutral before 2050</w:t>
      </w:r>
      <w:r>
        <w:rPr>
          <w:sz w:val="18"/>
          <w:szCs w:val="24"/>
        </w:rPr>
        <w:t>. 64.</w:t>
      </w:r>
    </w:p>
    <w:p w14:paraId="429E0F20" w14:textId="77777777" w:rsidR="006C3C33" w:rsidRDefault="00E85F61">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0C8D6F24" w14:textId="77777777" w:rsidR="006C3C33" w:rsidRDefault="00E85F61">
      <w:pPr>
        <w:widowControl w:val="0"/>
        <w:spacing w:after="120" w:line="240" w:lineRule="auto"/>
        <w:ind w:left="480" w:hanging="480"/>
        <w:rPr>
          <w:sz w:val="18"/>
          <w:szCs w:val="24"/>
        </w:rPr>
      </w:pPr>
      <w:proofErr w:type="spellStart"/>
      <w:r w:rsidRPr="00AC3830">
        <w:rPr>
          <w:sz w:val="18"/>
          <w:szCs w:val="24"/>
          <w:lang w:val="de-CH"/>
          <w:rPrChange w:id="395" w:author="Stefan Pfenninger" w:date="2021-03-16T12:50:00Z">
            <w:rPr>
              <w:sz w:val="18"/>
              <w:szCs w:val="24"/>
            </w:rPr>
          </w:rPrChange>
        </w:rPr>
        <w:t>Sweerts</w:t>
      </w:r>
      <w:proofErr w:type="spellEnd"/>
      <w:r w:rsidRPr="00AC3830">
        <w:rPr>
          <w:sz w:val="18"/>
          <w:szCs w:val="24"/>
          <w:lang w:val="de-CH"/>
          <w:rPrChange w:id="396" w:author="Stefan Pfenninger" w:date="2021-03-16T12:50:00Z">
            <w:rPr>
              <w:sz w:val="18"/>
              <w:szCs w:val="24"/>
            </w:rPr>
          </w:rPrChange>
        </w:rPr>
        <w:t xml:space="preserve">, B., Pfenninger, S., Yang, S., Folini, D., van der </w:t>
      </w:r>
      <w:proofErr w:type="spellStart"/>
      <w:r w:rsidRPr="00AC3830">
        <w:rPr>
          <w:sz w:val="18"/>
          <w:szCs w:val="24"/>
          <w:lang w:val="de-CH"/>
          <w:rPrChange w:id="397" w:author="Stefan Pfenninger" w:date="2021-03-16T12:50:00Z">
            <w:rPr>
              <w:sz w:val="18"/>
              <w:szCs w:val="24"/>
            </w:rPr>
          </w:rPrChange>
        </w:rPr>
        <w:t>Zwaan</w:t>
      </w:r>
      <w:proofErr w:type="spellEnd"/>
      <w:r w:rsidRPr="00AC3830">
        <w:rPr>
          <w:sz w:val="18"/>
          <w:szCs w:val="24"/>
          <w:lang w:val="de-CH"/>
          <w:rPrChange w:id="398" w:author="Stefan Pfenninger" w:date="2021-03-16T12:50:00Z">
            <w:rPr>
              <w:sz w:val="18"/>
              <w:szCs w:val="24"/>
            </w:rPr>
          </w:rPrChange>
        </w:rPr>
        <w:t xml:space="preserve">, B., &amp; Wild, M. (2019). </w:t>
      </w:r>
      <w:r>
        <w:rPr>
          <w:sz w:val="18"/>
          <w:szCs w:val="24"/>
        </w:rPr>
        <w:t xml:space="preserve">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14:paraId="75F7DACE" w14:textId="77777777" w:rsidR="006C3C33" w:rsidRDefault="00E85F61">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https://doi.org/10.1088/1748-9326/ab38d3</w:t>
      </w:r>
    </w:p>
    <w:p w14:paraId="49EE3B62" w14:textId="77777777" w:rsidR="006C3C33" w:rsidRDefault="00E85F61">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0B310BDB" w14:textId="77777777" w:rsidR="006C3C33" w:rsidRDefault="00E85F61">
      <w:pPr>
        <w:widowControl w:val="0"/>
        <w:spacing w:after="120" w:line="240" w:lineRule="auto"/>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03EFCA41" w14:textId="77777777" w:rsidR="006C3C33" w:rsidRDefault="006C3C33">
      <w:pPr>
        <w:pStyle w:val="References"/>
      </w:pPr>
    </w:p>
    <w:p w14:paraId="5F96A722" w14:textId="77777777" w:rsidR="006C3C33" w:rsidRDefault="00E85F61">
      <w:pPr>
        <w:spacing w:after="160" w:line="259" w:lineRule="auto"/>
        <w:ind w:firstLine="0"/>
        <w:jc w:val="left"/>
        <w:rPr>
          <w:sz w:val="18"/>
        </w:rPr>
      </w:pPr>
      <w:r>
        <w:br w:type="page"/>
      </w:r>
    </w:p>
    <w:p w14:paraId="5B95CD12" w14:textId="77777777" w:rsidR="006C3C33" w:rsidRDefault="006C3C33">
      <w:pPr>
        <w:pStyle w:val="References"/>
      </w:pPr>
    </w:p>
    <w:p w14:paraId="5220BBB2" w14:textId="77777777" w:rsidR="006C3C33" w:rsidRDefault="006C3C33">
      <w:pPr>
        <w:pStyle w:val="References"/>
      </w:pPr>
    </w:p>
    <w:p w14:paraId="13CB595B" w14:textId="77777777" w:rsidR="006C3C33" w:rsidRDefault="006C3C33">
      <w:pPr>
        <w:pStyle w:val="References"/>
      </w:pPr>
    </w:p>
    <w:p w14:paraId="7AFC3BC9" w14:textId="77777777" w:rsidR="006C3C33" w:rsidRDefault="00E85F61">
      <w:pPr>
        <w:pStyle w:val="References"/>
      </w:pPr>
      <w:r>
        <w:t>Comments/Notes</w:t>
      </w:r>
    </w:p>
    <w:p w14:paraId="091A26CA" w14:textId="77777777" w:rsidR="006C3C33" w:rsidRDefault="00E85F61">
      <w:proofErr w:type="spellStart"/>
      <w:r>
        <w:rPr>
          <w:b/>
          <w:bCs/>
        </w:rPr>
        <w:t>Solarpowereurope</w:t>
      </w:r>
      <w:proofErr w:type="spellEnd"/>
      <w:r>
        <w:t xml:space="preserve"> </w:t>
      </w:r>
      <w:r>
        <w:rPr>
          <w:rFonts w:ascii="Wingdings" w:eastAsia="Wingdings" w:hAnsi="Wingdings" w:cs="Wingdings"/>
        </w:rPr>
        <w:t></w:t>
      </w:r>
      <w:r>
        <w:t xml:space="preserve"> </w:t>
      </w:r>
    </w:p>
    <w:p w14:paraId="23322181" w14:textId="77777777" w:rsidR="006C3C33" w:rsidRDefault="00E85F61">
      <w:r>
        <w:t xml:space="preserve">In 2050, solar PV alone has installed capacities between 4.7 TW in the Laggard scenario, 7.7 TW in the Moderate scenario and 8.8 TW in the Leadership scenario. </w:t>
      </w:r>
    </w:p>
    <w:p w14:paraId="6D9C8D39" w14:textId="77777777" w:rsidR="006C3C33" w:rsidRDefault="006C3C33"/>
    <w:p w14:paraId="46E12193" w14:textId="77777777" w:rsidR="006C3C33" w:rsidRDefault="00E85F61">
      <w:pPr>
        <w:rPr>
          <w:b/>
          <w:bCs/>
        </w:rPr>
      </w:pPr>
      <w:r>
        <w:rPr>
          <w:b/>
          <w:bCs/>
        </w:rPr>
        <w:t xml:space="preserve">IRNEA </w:t>
      </w:r>
    </w:p>
    <w:p w14:paraId="1BC4820A" w14:textId="77777777" w:rsidR="006C3C33" w:rsidRDefault="00E85F61">
      <w:pPr>
        <w:pStyle w:val="Listenabsatz"/>
        <w:numPr>
          <w:ilvl w:val="1"/>
          <w:numId w:val="5"/>
        </w:numPr>
      </w:pPr>
      <w:r>
        <w:t>Solar PV could cover a quarter of global electricity needs by mid-century, becoming the second largest generation source after wind.</w:t>
      </w:r>
    </w:p>
    <w:p w14:paraId="206D57FC" w14:textId="77777777" w:rsidR="006C3C33" w:rsidRDefault="00E85F61">
      <w:pPr>
        <w:pStyle w:val="Listenabsatz"/>
        <w:numPr>
          <w:ilvl w:val="1"/>
          <w:numId w:val="5"/>
        </w:numPr>
      </w:pPr>
      <w:r>
        <w:t>Global capacity must reach 18 times current levels, or more than 8 000 gigawatts by 2050.</w:t>
      </w:r>
    </w:p>
    <w:p w14:paraId="26D8C97F" w14:textId="77777777" w:rsidR="006C3C33" w:rsidRDefault="00E85F61">
      <w:pPr>
        <w:pStyle w:val="Listenabsatz"/>
        <w:numPr>
          <w:ilvl w:val="1"/>
          <w:numId w:val="5"/>
        </w:numPr>
      </w:pPr>
      <w:r>
        <w:t>Asia would continue to dominate solar PV use, with over 50% of installed capacity, followed by North America (20%) and Europe (10%).</w:t>
      </w:r>
    </w:p>
    <w:p w14:paraId="7B594151" w14:textId="77777777" w:rsidR="006C3C33" w:rsidRDefault="00E85F61">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675E05EE" w14:textId="77777777" w:rsidR="006C3C33" w:rsidRDefault="006C3C33">
      <w:pPr>
        <w:rPr>
          <w:b/>
          <w:bCs/>
        </w:rPr>
      </w:pPr>
    </w:p>
    <w:p w14:paraId="42E781A0" w14:textId="77777777" w:rsidR="006C3C33" w:rsidRDefault="00E85F61">
      <w:pPr>
        <w:rPr>
          <w:b/>
          <w:bCs/>
        </w:rPr>
      </w:pPr>
      <w:r>
        <w:rPr>
          <w:b/>
          <w:bCs/>
        </w:rPr>
        <w:t>Large-scale integration of renewable energies and impact on storage demand in a European renewable power system of 2050</w:t>
      </w:r>
    </w:p>
    <w:p w14:paraId="4D9596E4" w14:textId="77777777" w:rsidR="006C3C33" w:rsidRDefault="00E85F61">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2FC17F8B" w14:textId="77777777" w:rsidR="006C3C33" w:rsidRDefault="006C3C33">
      <w:pPr>
        <w:rPr>
          <w:b/>
          <w:bCs/>
        </w:rPr>
      </w:pPr>
    </w:p>
    <w:p w14:paraId="4A429D20" w14:textId="77777777" w:rsidR="006C3C33" w:rsidRDefault="00E85F61">
      <w:pPr>
        <w:rPr>
          <w:b/>
          <w:bCs/>
        </w:rPr>
      </w:pPr>
      <w:r>
        <w:rPr>
          <w:b/>
          <w:bCs/>
        </w:rPr>
        <w:t>Zappa</w:t>
      </w:r>
    </w:p>
    <w:p w14:paraId="6224BEB9" w14:textId="77777777" w:rsidR="006C3C33" w:rsidRDefault="00E85F61">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0A4F7224" w14:textId="77777777" w:rsidR="006C3C33" w:rsidRDefault="006C3C33"/>
    <w:p w14:paraId="25A478EF" w14:textId="77777777" w:rsidR="006C3C33" w:rsidRDefault="00E85F61">
      <w:pPr>
        <w:jc w:val="left"/>
        <w:rPr>
          <w:b/>
          <w:bCs/>
        </w:rPr>
      </w:pPr>
      <w:r>
        <w:rPr>
          <w:b/>
          <w:bCs/>
        </w:rPr>
        <w:t>Ec.europe.eu</w:t>
      </w:r>
    </w:p>
    <w:p w14:paraId="5315FA53" w14:textId="77777777" w:rsidR="006C3C33" w:rsidRDefault="00E85F61">
      <w:r>
        <w:t>According to a recent 100% RES scenario of the Energy Watch Group, the EU needs to increase its PV capacity from 117 GW to over 630 GW by 2025 and 1.94 TW by 2050 in order to cover 100% of its electricity needs by renewable energy.</w:t>
      </w:r>
    </w:p>
    <w:p w14:paraId="5AE48A43" w14:textId="77777777" w:rsidR="006C3C33" w:rsidRDefault="00E85F61">
      <w:pPr>
        <w:spacing w:after="160" w:line="259" w:lineRule="auto"/>
        <w:ind w:firstLine="0"/>
        <w:jc w:val="left"/>
        <w:rPr>
          <w:sz w:val="18"/>
        </w:rPr>
      </w:pPr>
      <w:r>
        <w:br w:type="page"/>
      </w:r>
    </w:p>
    <w:p w14:paraId="20C8FC73" w14:textId="77777777" w:rsidR="006C3C33" w:rsidRDefault="00E85F61">
      <w:pPr>
        <w:pStyle w:val="References"/>
      </w:pPr>
      <w:r>
        <w:rPr>
          <w:sz w:val="22"/>
        </w:rPr>
        <w:lastRenderedPageBreak/>
        <w:t xml:space="preserve">This is approximately half of the estimates (1.95TW) b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fldChar w:fldCharType="separate"/>
      </w:r>
      <w:bookmarkStart w:id="399" w:name="__Fieldmark__2367_3434669275"/>
      <w:r>
        <w:rPr>
          <w:sz w:val="22"/>
        </w:rPr>
        <w:t>R</w:t>
      </w:r>
      <w:bookmarkStart w:id="400" w:name="__Fieldmark__6492_3287146748"/>
      <w:r>
        <w:rPr>
          <w:sz w:val="22"/>
        </w:rPr>
        <w:t>am et al. (2017)</w:t>
      </w:r>
      <w:r>
        <w:fldChar w:fldCharType="end"/>
      </w:r>
      <w:bookmarkEnd w:id="399"/>
      <w:bookmarkEnd w:id="400"/>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6C3C33">
      <w:headerReference w:type="default" r:id="rId40"/>
      <w:headerReference w:type="first" r:id="rId41"/>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4" w:author="Dirk Mühlemann" w:date="2021-01-24T10:14:00Z" w:initials="DM">
    <w:p w14:paraId="6EA84203" w14:textId="77777777" w:rsidR="00544335" w:rsidRDefault="00544335">
      <w:r>
        <w:rPr>
          <w:rFonts w:ascii="Liberation Serif" w:eastAsia="DejaVu Sans" w:hAnsi="Liberation Serif" w:cs="DejaVu Sans"/>
          <w:sz w:val="24"/>
          <w:szCs w:val="24"/>
          <w:lang w:val="en-US" w:eastAsia="en-US" w:bidi="en-US"/>
        </w:rPr>
        <w:t>Better in section data!?</w:t>
      </w:r>
    </w:p>
  </w:comment>
  <w:comment w:id="114" w:author="Dirk Mühlemann" w:date="2021-01-19T17:03:00Z" w:initials="DM">
    <w:p w14:paraId="36BB62F7" w14:textId="77777777" w:rsidR="00544335" w:rsidRDefault="00544335">
      <w:r>
        <w:rPr>
          <w:rFonts w:ascii="Liberation Serif" w:eastAsia="DejaVu Sans" w:hAnsi="Liberation Serif" w:cs="DejaVu Sans"/>
          <w:sz w:val="24"/>
          <w:szCs w:val="24"/>
          <w:lang w:val="en-US" w:eastAsia="en-US" w:bidi="en-US"/>
        </w:rPr>
        <w:t>Delete!?</w:t>
      </w:r>
    </w:p>
  </w:comment>
  <w:comment w:id="120" w:author="Dirk Mühlemann" w:date="2021-01-19T17:06:00Z" w:initials="DM">
    <w:p w14:paraId="741D1AB6" w14:textId="77777777" w:rsidR="00544335" w:rsidRPr="00AC3830" w:rsidRDefault="00544335">
      <w:pPr>
        <w:rPr>
          <w:lang w:val="de-CH"/>
        </w:rPr>
      </w:pPr>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w:t>
      </w:r>
      <w:proofErr w:type="spellStart"/>
      <w:r w:rsidRPr="00AC3830">
        <w:rPr>
          <w:rFonts w:ascii="Liberation Serif" w:eastAsia="DejaVu Sans" w:hAnsi="Liberation Serif" w:cs="DejaVu Sans"/>
          <w:sz w:val="24"/>
          <w:szCs w:val="24"/>
          <w:lang w:val="de-CH" w:eastAsia="en-US" w:bidi="en-US"/>
        </w:rPr>
        <w:t>Should</w:t>
      </w:r>
      <w:proofErr w:type="spellEnd"/>
      <w:r w:rsidRPr="00AC3830">
        <w:rPr>
          <w:rFonts w:ascii="Liberation Serif" w:eastAsia="DejaVu Sans" w:hAnsi="Liberation Serif" w:cs="DejaVu Sans"/>
          <w:sz w:val="24"/>
          <w:szCs w:val="24"/>
          <w:lang w:val="de-CH" w:eastAsia="en-US" w:bidi="en-US"/>
        </w:rPr>
        <w:t xml:space="preserve"> I </w:t>
      </w:r>
      <w:proofErr w:type="spellStart"/>
      <w:r w:rsidRPr="00AC3830">
        <w:rPr>
          <w:rFonts w:ascii="Liberation Serif" w:eastAsia="DejaVu Sans" w:hAnsi="Liberation Serif" w:cs="DejaVu Sans"/>
          <w:sz w:val="24"/>
          <w:szCs w:val="24"/>
          <w:lang w:val="de-CH" w:eastAsia="en-US" w:bidi="en-US"/>
        </w:rPr>
        <w:t>write</w:t>
      </w:r>
      <w:proofErr w:type="spellEnd"/>
      <w:r w:rsidRPr="00AC3830">
        <w:rPr>
          <w:rFonts w:ascii="Liberation Serif" w:eastAsia="DejaVu Sans" w:hAnsi="Liberation Serif" w:cs="DejaVu Sans"/>
          <w:sz w:val="24"/>
          <w:szCs w:val="24"/>
          <w:lang w:val="de-CH" w:eastAsia="en-US" w:bidi="en-US"/>
        </w:rPr>
        <w:t xml:space="preserve"> </w:t>
      </w:r>
      <w:proofErr w:type="spellStart"/>
      <w:r w:rsidRPr="00AC3830">
        <w:rPr>
          <w:rFonts w:ascii="Liberation Serif" w:eastAsia="DejaVu Sans" w:hAnsi="Liberation Serif" w:cs="DejaVu Sans"/>
          <w:sz w:val="24"/>
          <w:szCs w:val="24"/>
          <w:lang w:val="de-CH" w:eastAsia="en-US" w:bidi="en-US"/>
        </w:rPr>
        <w:t>it</w:t>
      </w:r>
      <w:proofErr w:type="spellEnd"/>
      <w:r w:rsidRPr="00AC3830">
        <w:rPr>
          <w:rFonts w:ascii="Liberation Serif" w:eastAsia="DejaVu Sans" w:hAnsi="Liberation Serif" w:cs="DejaVu Sans"/>
          <w:sz w:val="24"/>
          <w:szCs w:val="24"/>
          <w:lang w:val="de-CH" w:eastAsia="en-US" w:bidi="en-US"/>
        </w:rPr>
        <w:t xml:space="preserve"> down!?</w:t>
      </w:r>
    </w:p>
  </w:comment>
  <w:comment w:id="132" w:author="Doris Folini" w:date="2021-03-09T11:25:00Z" w:initials="DF">
    <w:p w14:paraId="69F89E81" w14:textId="77777777" w:rsidR="00544335" w:rsidRPr="00B1624F" w:rsidRDefault="00544335">
      <w:pPr>
        <w:rPr>
          <w:lang w:val="de-CH"/>
        </w:rPr>
      </w:pPr>
      <w:r w:rsidRPr="00AC3830">
        <w:rPr>
          <w:rFonts w:ascii="Calibri" w:hAnsi="Calibri"/>
          <w:sz w:val="20"/>
          <w:lang w:val="de-CH"/>
        </w:rPr>
        <w:t xml:space="preserve">Den Abschnitt kann man sicher etwas ‘appetitlicher’ gestalten, so dass er “Lust </w:t>
      </w:r>
      <w:proofErr w:type="gramStart"/>
      <w:r w:rsidRPr="00AC3830">
        <w:rPr>
          <w:rFonts w:ascii="Calibri" w:hAnsi="Calibri"/>
          <w:sz w:val="20"/>
          <w:lang w:val="de-CH"/>
        </w:rPr>
        <w:t>auf lesen</w:t>
      </w:r>
      <w:proofErr w:type="gramEnd"/>
      <w:r w:rsidRPr="00AC3830">
        <w:rPr>
          <w:rFonts w:ascii="Calibri" w:hAnsi="Calibri"/>
          <w:sz w:val="20"/>
          <w:lang w:val="de-CH"/>
        </w:rPr>
        <w:t xml:space="preserve">” macht. Z.B. könntest Du ein, zwei Sätze zu den Resultaten anfügen. </w:t>
      </w:r>
      <w:r w:rsidRPr="00B1624F">
        <w:rPr>
          <w:rFonts w:ascii="Calibri" w:hAnsi="Calibri"/>
          <w:sz w:val="20"/>
          <w:lang w:val="de-CH"/>
        </w:rPr>
        <w:t xml:space="preserve">Siehe Beispiel im Text. </w:t>
      </w:r>
    </w:p>
  </w:comment>
  <w:comment w:id="154" w:author="Stefan Pfenninger" w:date="2021-03-16T12:58:00Z" w:initials="sp">
    <w:p w14:paraId="012632D8" w14:textId="0BA1A31B" w:rsidR="00544335" w:rsidRPr="00E85F61" w:rsidRDefault="00544335">
      <w:pPr>
        <w:pStyle w:val="Kommentartext"/>
        <w:rPr>
          <w:lang w:val="de-CH"/>
        </w:rPr>
      </w:pPr>
      <w:r>
        <w:rPr>
          <w:rStyle w:val="Kommentarzeichen"/>
        </w:rPr>
        <w:annotationRef/>
      </w:r>
      <w:proofErr w:type="spellStart"/>
      <w:r w:rsidRPr="00E85F61">
        <w:rPr>
          <w:lang w:val="de-CH"/>
        </w:rPr>
        <w:t>Stylistisch</w:t>
      </w:r>
      <w:proofErr w:type="spellEnd"/>
      <w:r w:rsidRPr="00E85F61">
        <w:rPr>
          <w:lang w:val="de-CH"/>
        </w:rPr>
        <w:t>: würde “</w:t>
      </w:r>
      <w:proofErr w:type="spellStart"/>
      <w:r w:rsidRPr="00E85F61">
        <w:rPr>
          <w:lang w:val="de-CH"/>
        </w:rPr>
        <w:t>the</w:t>
      </w:r>
      <w:proofErr w:type="spellEnd"/>
      <w:r w:rsidRPr="00E85F61">
        <w:rPr>
          <w:lang w:val="de-CH"/>
        </w:rPr>
        <w:t>” immer weglassen bei GSEE, da es ein “Eigenname” ist</w:t>
      </w:r>
      <w:r>
        <w:rPr>
          <w:lang w:val="de-CH"/>
        </w:rPr>
        <w:t xml:space="preserve"> (und damit nicht mehr «</w:t>
      </w:r>
      <w:proofErr w:type="spellStart"/>
      <w:r>
        <w:rPr>
          <w:lang w:val="de-CH"/>
        </w:rPr>
        <w:t>the</w:t>
      </w:r>
      <w:proofErr w:type="spellEnd"/>
      <w:r>
        <w:rPr>
          <w:lang w:val="de-CH"/>
        </w:rPr>
        <w:t xml:space="preserve"> … </w:t>
      </w:r>
      <w:proofErr w:type="spellStart"/>
      <w:r>
        <w:rPr>
          <w:lang w:val="de-CH"/>
        </w:rPr>
        <w:t>estimator</w:t>
      </w:r>
      <w:proofErr w:type="spellEnd"/>
      <w:r>
        <w:rPr>
          <w:lang w:val="de-CH"/>
        </w:rPr>
        <w:t>»)</w:t>
      </w:r>
    </w:p>
  </w:comment>
  <w:comment w:id="156" w:author="Doris Folini" w:date="2021-03-09T11:44:00Z" w:initials="DF">
    <w:p w14:paraId="3936D587" w14:textId="77777777" w:rsidR="00544335" w:rsidRPr="00AC3830" w:rsidRDefault="00544335">
      <w:pPr>
        <w:rPr>
          <w:lang w:val="de-CH"/>
        </w:rPr>
      </w:pPr>
      <w:r>
        <w:rPr>
          <w:rFonts w:ascii="Calibri" w:hAnsi="Calibri"/>
          <w:sz w:val="20"/>
        </w:rPr>
        <w:t xml:space="preserve">Maybe point the reader to Eq. 2 (???), where ‘standardized’ is defined. Maybe also help the reader in saying something like “a standardized anomaly of 0.5 means that the regime average exceeds the climatological 30-day (???) mean, the difference amounting to 50% of the 30-day (???) climatological standard deviation” Ok, </w:t>
      </w:r>
      <w:proofErr w:type="spellStart"/>
      <w:r>
        <w:rPr>
          <w:rFonts w:ascii="Calibri" w:hAnsi="Calibri"/>
          <w:sz w:val="20"/>
        </w:rPr>
        <w:t>ist</w:t>
      </w:r>
      <w:proofErr w:type="spellEnd"/>
      <w:r>
        <w:rPr>
          <w:rFonts w:ascii="Calibri" w:hAnsi="Calibri"/>
          <w:sz w:val="20"/>
        </w:rPr>
        <w:t xml:space="preserve"> </w:t>
      </w:r>
      <w:proofErr w:type="spellStart"/>
      <w:r>
        <w:rPr>
          <w:rFonts w:ascii="Calibri" w:hAnsi="Calibri"/>
          <w:sz w:val="20"/>
        </w:rPr>
        <w:t>auch</w:t>
      </w:r>
      <w:proofErr w:type="spellEnd"/>
      <w:r>
        <w:rPr>
          <w:rFonts w:ascii="Calibri" w:hAnsi="Calibri"/>
          <w:sz w:val="20"/>
        </w:rPr>
        <w:t xml:space="preserve"> </w:t>
      </w:r>
      <w:proofErr w:type="spellStart"/>
      <w:r>
        <w:rPr>
          <w:rFonts w:ascii="Calibri" w:hAnsi="Calibri"/>
          <w:sz w:val="20"/>
        </w:rPr>
        <w:t>noch</w:t>
      </w:r>
      <w:proofErr w:type="spellEnd"/>
      <w:r>
        <w:rPr>
          <w:rFonts w:ascii="Calibri" w:hAnsi="Calibri"/>
          <w:sz w:val="20"/>
        </w:rPr>
        <w:t xml:space="preserve"> </w:t>
      </w:r>
      <w:proofErr w:type="spellStart"/>
      <w:r>
        <w:rPr>
          <w:rFonts w:ascii="Calibri" w:hAnsi="Calibri"/>
          <w:sz w:val="20"/>
        </w:rPr>
        <w:t>nicht</w:t>
      </w:r>
      <w:proofErr w:type="spellEnd"/>
      <w:r>
        <w:rPr>
          <w:rFonts w:ascii="Calibri" w:hAnsi="Calibri"/>
          <w:sz w:val="20"/>
        </w:rPr>
        <w:t xml:space="preserve"> der ‘greatest phrase ever’ </w:t>
      </w:r>
      <w:proofErr w:type="spellStart"/>
      <w:r>
        <w:rPr>
          <w:rFonts w:ascii="Calibri" w:hAnsi="Calibri"/>
          <w:sz w:val="20"/>
        </w:rPr>
        <w:t>punkto</w:t>
      </w:r>
      <w:proofErr w:type="spellEnd"/>
      <w:r>
        <w:rPr>
          <w:rFonts w:ascii="Calibri" w:hAnsi="Calibri"/>
          <w:sz w:val="20"/>
        </w:rPr>
        <w:t xml:space="preserve"> </w:t>
      </w:r>
      <w:proofErr w:type="spellStart"/>
      <w:r>
        <w:rPr>
          <w:rFonts w:ascii="Calibri" w:hAnsi="Calibri"/>
          <w:sz w:val="20"/>
        </w:rPr>
        <w:t>Klarheit</w:t>
      </w:r>
      <w:proofErr w:type="spellEnd"/>
      <w:r>
        <w:rPr>
          <w:rFonts w:ascii="Calibri" w:hAnsi="Calibri"/>
          <w:sz w:val="20"/>
        </w:rPr>
        <w:t xml:space="preserve">. </w:t>
      </w:r>
      <w:r w:rsidRPr="00AC3830">
        <w:rPr>
          <w:rFonts w:ascii="Calibri" w:hAnsi="Calibri"/>
          <w:sz w:val="20"/>
          <w:lang w:val="de-CH"/>
        </w:rPr>
        <w:t>Aber sowas in der Art vielleicht.</w:t>
      </w:r>
    </w:p>
  </w:comment>
  <w:comment w:id="168" w:author="Wohland  Jan" w:date="2021-03-11T10:07:00Z" w:initials="WJ">
    <w:p w14:paraId="6EA7470A" w14:textId="01EDCC27" w:rsidR="00544335" w:rsidRDefault="00544335">
      <w:proofErr w:type="spellStart"/>
      <w:r w:rsidRPr="00AC3830">
        <w:rPr>
          <w:lang w:val="de-CH"/>
        </w:rPr>
        <w:t>MAybe</w:t>
      </w:r>
      <w:proofErr w:type="spellEnd"/>
      <w:r w:rsidRPr="00AC3830">
        <w:rPr>
          <w:lang w:val="de-CH"/>
        </w:rPr>
        <w:t xml:space="preserve"> a </w:t>
      </w:r>
      <w:proofErr w:type="spellStart"/>
      <w:r w:rsidRPr="00AC3830">
        <w:rPr>
          <w:lang w:val="de-CH"/>
        </w:rPr>
        <w:t>bit</w:t>
      </w:r>
      <w:proofErr w:type="spellEnd"/>
      <w:r w:rsidRPr="00AC3830">
        <w:rPr>
          <w:lang w:val="de-CH"/>
        </w:rPr>
        <w:t xml:space="preserve"> </w:t>
      </w:r>
      <w:proofErr w:type="spellStart"/>
      <w:r w:rsidRPr="00AC3830">
        <w:rPr>
          <w:lang w:val="de-CH"/>
        </w:rPr>
        <w:t>more</w:t>
      </w:r>
      <w:proofErr w:type="spellEnd"/>
      <w:r w:rsidRPr="00AC3830">
        <w:rPr>
          <w:lang w:val="de-CH"/>
        </w:rPr>
        <w:t xml:space="preserve"> </w:t>
      </w:r>
      <w:proofErr w:type="spellStart"/>
      <w:r w:rsidRPr="00AC3830">
        <w:rPr>
          <w:lang w:val="de-CH"/>
        </w:rPr>
        <w:t>detail</w:t>
      </w:r>
      <w:proofErr w:type="spellEnd"/>
      <w:r w:rsidRPr="00AC3830">
        <w:rPr>
          <w:lang w:val="de-CH"/>
        </w:rPr>
        <w:t xml:space="preserve"> </w:t>
      </w:r>
      <w:proofErr w:type="spellStart"/>
      <w:r w:rsidRPr="00AC3830">
        <w:rPr>
          <w:lang w:val="de-CH"/>
        </w:rPr>
        <w:t>here</w:t>
      </w:r>
      <w:proofErr w:type="spellEnd"/>
      <w:r w:rsidRPr="00AC3830">
        <w:rPr>
          <w:lang w:val="de-CH"/>
        </w:rPr>
        <w:t xml:space="preserve">? </w:t>
      </w:r>
      <w:r>
        <w:t xml:space="preserve">Which weather regime occurs more often in which season? </w:t>
      </w:r>
      <w:r>
        <w:annotationRef/>
      </w:r>
      <w:r>
        <w:annotationRef/>
      </w:r>
    </w:p>
  </w:comment>
  <w:comment w:id="169" w:author="Doris Folini" w:date="2021-03-09T12:19:00Z" w:initials="DF">
    <w:p w14:paraId="6770F19E" w14:textId="77777777" w:rsidR="00544335" w:rsidRDefault="00544335">
      <w:r w:rsidRPr="00AC3830">
        <w:rPr>
          <w:rFonts w:ascii="Calibri" w:hAnsi="Calibri"/>
          <w:sz w:val="20"/>
          <w:lang w:val="de-CH"/>
        </w:rPr>
        <w:t xml:space="preserve">Ein paar Zeilen weiter oben erwähnst Du Temperatur und Strahlung schon. </w:t>
      </w:r>
      <w:proofErr w:type="spellStart"/>
      <w:r>
        <w:rPr>
          <w:rFonts w:ascii="Calibri" w:hAnsi="Calibri"/>
          <w:sz w:val="20"/>
        </w:rPr>
        <w:t>Alles</w:t>
      </w:r>
      <w:proofErr w:type="spellEnd"/>
      <w:r>
        <w:rPr>
          <w:rFonts w:ascii="Calibri" w:hAnsi="Calibri"/>
          <w:sz w:val="20"/>
        </w:rPr>
        <w:t xml:space="preserve"> </w:t>
      </w:r>
      <w:proofErr w:type="spellStart"/>
      <w:r>
        <w:rPr>
          <w:rFonts w:ascii="Calibri" w:hAnsi="Calibri"/>
          <w:sz w:val="20"/>
        </w:rPr>
        <w:t>nach</w:t>
      </w:r>
      <w:proofErr w:type="spellEnd"/>
      <w:r>
        <w:rPr>
          <w:rFonts w:ascii="Calibri" w:hAnsi="Calibri"/>
          <w:sz w:val="20"/>
        </w:rPr>
        <w:t xml:space="preserve"> </w:t>
      </w:r>
      <w:proofErr w:type="spellStart"/>
      <w:r>
        <w:rPr>
          <w:rFonts w:ascii="Calibri" w:hAnsi="Calibri"/>
          <w:sz w:val="20"/>
        </w:rPr>
        <w:t>oben</w:t>
      </w:r>
      <w:proofErr w:type="spellEnd"/>
      <w:r>
        <w:rPr>
          <w:rFonts w:ascii="Calibri" w:hAnsi="Calibri"/>
          <w:sz w:val="20"/>
        </w:rPr>
        <w:t xml:space="preserve"> </w:t>
      </w:r>
      <w:proofErr w:type="spellStart"/>
      <w:r>
        <w:rPr>
          <w:rFonts w:ascii="Calibri" w:hAnsi="Calibri"/>
          <w:sz w:val="20"/>
        </w:rPr>
        <w:t>vielleicht</w:t>
      </w:r>
      <w:proofErr w:type="spellEnd"/>
      <w:r>
        <w:rPr>
          <w:rFonts w:ascii="Calibri" w:hAnsi="Calibri"/>
          <w:sz w:val="20"/>
        </w:rPr>
        <w:t xml:space="preserve">? </w:t>
      </w:r>
      <w:proofErr w:type="spellStart"/>
      <w:r>
        <w:rPr>
          <w:rFonts w:ascii="Calibri" w:hAnsi="Calibri"/>
          <w:sz w:val="20"/>
        </w:rPr>
        <w:t>Danach</w:t>
      </w:r>
      <w:proofErr w:type="spellEnd"/>
      <w:r>
        <w:rPr>
          <w:rFonts w:ascii="Calibri" w:hAnsi="Calibri"/>
          <w:sz w:val="20"/>
        </w:rPr>
        <w:t xml:space="preserve"> Frequency of </w:t>
      </w:r>
      <w:proofErr w:type="spellStart"/>
      <w:r>
        <w:rPr>
          <w:rFonts w:ascii="Calibri" w:hAnsi="Calibri"/>
          <w:sz w:val="20"/>
        </w:rPr>
        <w:t>Wrs</w:t>
      </w:r>
      <w:proofErr w:type="spellEnd"/>
      <w:r>
        <w:rPr>
          <w:rFonts w:ascii="Calibri" w:hAnsi="Calibri"/>
          <w:sz w:val="20"/>
        </w:rPr>
        <w:t>?</w:t>
      </w:r>
    </w:p>
  </w:comment>
  <w:comment w:id="174" w:author="Wohland  Jan" w:date="2021-03-11T10:10:00Z" w:initials="WJ">
    <w:p w14:paraId="726C3ABE" w14:textId="084E2E3F" w:rsidR="00544335" w:rsidRDefault="00544335">
      <w:r>
        <w:t>Figure 4 does not load in my document. Am using office online</w:t>
      </w:r>
      <w:r>
        <w:annotationRef/>
      </w:r>
    </w:p>
  </w:comment>
  <w:comment w:id="175" w:author="Doris Folini" w:date="2021-03-09T12:00:00Z" w:initials="DF">
    <w:p w14:paraId="160CECAD" w14:textId="77777777" w:rsidR="00544335" w:rsidRDefault="00544335">
      <w:r>
        <w:rPr>
          <w:rFonts w:ascii="Calibri" w:hAnsi="Calibri"/>
          <w:sz w:val="20"/>
        </w:rPr>
        <w:t>Maybe comment on why for the capacity factors you show now seasons, not “just” the standardized anomalies. Not sure, frankly, whether I’m aware of these reasons. Differing power consumption in different seasons? Interest of reader in seasons?</w:t>
      </w:r>
    </w:p>
  </w:comment>
  <w:comment w:id="176" w:author="Wohland  Jan" w:date="2021-03-11T10:14:00Z" w:initials="WJ">
    <w:p w14:paraId="569F2726" w14:textId="2CDA3EDB" w:rsidR="00544335" w:rsidRDefault="00544335">
      <w:r>
        <w:t xml:space="preserve">Agree. Would be worthwhile to comment on the seasonal cycle of PV and wind and how one can use combinations of both to obtain </w:t>
      </w:r>
      <w:proofErr w:type="spellStart"/>
      <w:r>
        <w:t>resonable</w:t>
      </w:r>
      <w:proofErr w:type="spellEnd"/>
      <w:r>
        <w:t xml:space="preserve"> stable generation throughout the year. This would justify the focus on individual seasons....</w:t>
      </w:r>
      <w:r>
        <w:annotationRef/>
      </w:r>
    </w:p>
    <w:p w14:paraId="1F193BA8" w14:textId="51160527" w:rsidR="00544335" w:rsidRDefault="00544335"/>
  </w:comment>
  <w:comment w:id="203" w:author="Stefan Pfenninger" w:date="2021-03-16T13:02:00Z" w:initials="sp">
    <w:p w14:paraId="1D6458AC" w14:textId="77777777" w:rsidR="00544335" w:rsidRPr="00B1624F" w:rsidRDefault="00544335">
      <w:pPr>
        <w:pStyle w:val="Kommentartext"/>
        <w:rPr>
          <w:lang w:val="de-CH"/>
        </w:rPr>
      </w:pPr>
      <w:r>
        <w:rPr>
          <w:rStyle w:val="Kommentarzeichen"/>
        </w:rPr>
        <w:annotationRef/>
      </w:r>
      <w:r w:rsidRPr="00E85F61">
        <w:rPr>
          <w:lang w:val="de-CH"/>
        </w:rPr>
        <w:t xml:space="preserve">Hier </w:t>
      </w:r>
      <w:proofErr w:type="spellStart"/>
      <w:r w:rsidRPr="00E85F61">
        <w:rPr>
          <w:lang w:val="de-CH"/>
        </w:rPr>
        <w:t>vlt</w:t>
      </w:r>
      <w:proofErr w:type="spellEnd"/>
      <w:r w:rsidRPr="00E85F61">
        <w:rPr>
          <w:lang w:val="de-CH"/>
        </w:rPr>
        <w:t xml:space="preserve"> die Labels der einzelnen </w:t>
      </w:r>
      <w:proofErr w:type="spellStart"/>
      <w:r w:rsidRPr="00E85F61">
        <w:rPr>
          <w:lang w:val="de-CH"/>
        </w:rPr>
        <w:t>Subplots</w:t>
      </w:r>
      <w:proofErr w:type="spellEnd"/>
      <w:r w:rsidRPr="00E85F61">
        <w:rPr>
          <w:lang w:val="de-CH"/>
        </w:rPr>
        <w:t xml:space="preserve"> </w:t>
      </w:r>
      <w:r>
        <w:rPr>
          <w:lang w:val="de-CH"/>
        </w:rPr>
        <w:t xml:space="preserve">entfernen, damit mehr Platz ist für leicht grössere </w:t>
      </w:r>
      <w:proofErr w:type="spellStart"/>
      <w:proofErr w:type="gramStart"/>
      <w:r>
        <w:rPr>
          <w:lang w:val="de-CH"/>
        </w:rPr>
        <w:t>Subplots?dafür</w:t>
      </w:r>
      <w:proofErr w:type="spellEnd"/>
      <w:proofErr w:type="gramEnd"/>
      <w:r>
        <w:rPr>
          <w:lang w:val="de-CH"/>
        </w:rPr>
        <w:t xml:space="preserve"> </w:t>
      </w:r>
      <w:proofErr w:type="spellStart"/>
      <w:r>
        <w:rPr>
          <w:lang w:val="de-CH"/>
        </w:rPr>
        <w:t>zeilen</w:t>
      </w:r>
      <w:proofErr w:type="spellEnd"/>
      <w:r>
        <w:rPr>
          <w:lang w:val="de-CH"/>
        </w:rPr>
        <w:t xml:space="preserve"> und spalten prominenter anschreiben. </w:t>
      </w:r>
      <w:r w:rsidRPr="00B1624F">
        <w:rPr>
          <w:lang w:val="de-CH"/>
        </w:rPr>
        <w:t xml:space="preserve">Einzelne </w:t>
      </w:r>
      <w:proofErr w:type="spellStart"/>
      <w:r w:rsidRPr="00B1624F">
        <w:rPr>
          <w:lang w:val="de-CH"/>
        </w:rPr>
        <w:t>subplot</w:t>
      </w:r>
      <w:proofErr w:type="spellEnd"/>
      <w:r w:rsidRPr="00B1624F">
        <w:rPr>
          <w:lang w:val="de-CH"/>
        </w:rPr>
        <w:t xml:space="preserve"> </w:t>
      </w:r>
      <w:proofErr w:type="spellStart"/>
      <w:r w:rsidRPr="00B1624F">
        <w:rPr>
          <w:lang w:val="de-CH"/>
        </w:rPr>
        <w:t>labels</w:t>
      </w:r>
      <w:proofErr w:type="spellEnd"/>
      <w:r w:rsidRPr="00B1624F">
        <w:rPr>
          <w:lang w:val="de-CH"/>
        </w:rPr>
        <w:t xml:space="preserve"> enthalten keine darüber hinaus relevante Information</w:t>
      </w:r>
    </w:p>
    <w:p w14:paraId="017D9E0A" w14:textId="77777777" w:rsidR="00544335" w:rsidRPr="00B1624F" w:rsidRDefault="00544335">
      <w:pPr>
        <w:pStyle w:val="Kommentartext"/>
        <w:rPr>
          <w:lang w:val="de-CH"/>
        </w:rPr>
      </w:pPr>
    </w:p>
    <w:p w14:paraId="31141B77" w14:textId="3466A7B3" w:rsidR="00544335" w:rsidRPr="00E85F61" w:rsidRDefault="00544335">
      <w:pPr>
        <w:pStyle w:val="Kommentartext"/>
        <w:rPr>
          <w:lang w:val="de-CH"/>
        </w:rPr>
      </w:pPr>
      <w:r w:rsidRPr="00E85F61">
        <w:rPr>
          <w:lang w:val="de-CH"/>
        </w:rPr>
        <w:t xml:space="preserve">Oder europaweiten </w:t>
      </w:r>
      <w:proofErr w:type="spellStart"/>
      <w:r w:rsidRPr="00E85F61">
        <w:rPr>
          <w:lang w:val="de-CH"/>
        </w:rPr>
        <w:t>durchschnittswert</w:t>
      </w:r>
      <w:proofErr w:type="spellEnd"/>
      <w:r w:rsidRPr="00E85F61">
        <w:rPr>
          <w:lang w:val="de-CH"/>
        </w:rPr>
        <w:t xml:space="preserve"> in die Labels</w:t>
      </w:r>
      <w:r>
        <w:rPr>
          <w:lang w:val="de-CH"/>
        </w:rPr>
        <w:t>?</w:t>
      </w:r>
    </w:p>
  </w:comment>
  <w:comment w:id="205" w:author="Wohland  Jan" w:date="2021-03-11T10:16:00Z" w:initials="WJ">
    <w:p w14:paraId="63F2C892" w14:textId="05B48F60" w:rsidR="00544335" w:rsidRDefault="00544335">
      <w:r>
        <w:t>So WR 2 does occur a lot less often in April to July than in the other months.</w:t>
      </w:r>
      <w:r>
        <w:annotationRef/>
      </w:r>
    </w:p>
  </w:comment>
  <w:comment w:id="207" w:author="Doris Folini" w:date="2021-03-09T13:26:00Z" w:initials="DF">
    <w:p w14:paraId="5028FB9A" w14:textId="77777777" w:rsidR="00544335" w:rsidRPr="00AC3830" w:rsidRDefault="00544335">
      <w:pPr>
        <w:rPr>
          <w:lang w:val="de-CH"/>
        </w:rPr>
      </w:pPr>
      <w:r w:rsidRPr="00AC3830">
        <w:rPr>
          <w:rFonts w:ascii="Calibri" w:hAnsi="Calibri"/>
          <w:sz w:val="20"/>
          <w:lang w:val="de-CH"/>
        </w:rPr>
        <w:t xml:space="preserve">Was auffällt: die Texte werden kürzer und kürzer von WR0 zu WR7. </w:t>
      </w:r>
      <w:proofErr w:type="spellStart"/>
      <w:r w:rsidRPr="00AC3830">
        <w:rPr>
          <w:rFonts w:ascii="Calibri" w:hAnsi="Calibri"/>
          <w:sz w:val="20"/>
          <w:lang w:val="de-CH"/>
        </w:rPr>
        <w:t>Evt.</w:t>
      </w:r>
      <w:proofErr w:type="spellEnd"/>
      <w:r w:rsidRPr="00AC3830">
        <w:rPr>
          <w:rFonts w:ascii="Calibri" w:hAnsi="Calibri"/>
          <w:sz w:val="20"/>
          <w:lang w:val="de-CH"/>
        </w:rPr>
        <w:t xml:space="preserve"> Etwas egalisieren? Wobei das sicher nicht strikt geht – schliesslich bezieht man sich bei den “späteren” WRs auf Sachen, die man bei den “früheren” WRs schon gesagt hat. Aber </w:t>
      </w:r>
      <w:proofErr w:type="spellStart"/>
      <w:r w:rsidRPr="00AC3830">
        <w:rPr>
          <w:rFonts w:ascii="Calibri" w:hAnsi="Calibri"/>
          <w:sz w:val="20"/>
          <w:lang w:val="de-CH"/>
        </w:rPr>
        <w:t>evt.</w:t>
      </w:r>
      <w:proofErr w:type="spellEnd"/>
      <w:r w:rsidRPr="00AC3830">
        <w:rPr>
          <w:rFonts w:ascii="Calibri" w:hAnsi="Calibri"/>
          <w:sz w:val="20"/>
          <w:lang w:val="de-CH"/>
        </w:rPr>
        <w:t xml:space="preserve"> Nochmal gucken, ob Du mit dem Ist-Zustand zufrieden bist. </w:t>
      </w:r>
    </w:p>
  </w:comment>
  <w:comment w:id="208" w:author="Dirk Mühlemann" w:date="2021-03-02T10:42:00Z" w:initials="DM">
    <w:p w14:paraId="695D37A1" w14:textId="77777777" w:rsidR="00544335" w:rsidRDefault="00544335">
      <w:r>
        <w:rPr>
          <w:rFonts w:ascii="Liberation Serif" w:eastAsia="DejaVu Sans" w:hAnsi="Liberation Serif" w:cs="DejaVu Sans"/>
          <w:sz w:val="24"/>
          <w:szCs w:val="24"/>
          <w:lang w:val="en-US" w:eastAsia="en-US" w:bidi="en-US"/>
        </w:rPr>
        <w:t>Maybe better in discussion and only describe what we have.</w:t>
      </w:r>
    </w:p>
  </w:comment>
  <w:comment w:id="216" w:author="Doris Folini" w:date="2021-03-09T13:06:00Z" w:initials="DF">
    <w:p w14:paraId="646DAD5C" w14:textId="77777777" w:rsidR="00544335" w:rsidRDefault="00544335">
      <w:r>
        <w:rPr>
          <w:rFonts w:ascii="Calibri" w:hAnsi="Calibri"/>
          <w:i/>
          <w:sz w:val="16"/>
        </w:rPr>
        <w:t>Reply to Dirk Mühlemann (03/02/2021, 10:42): "..."</w:t>
      </w:r>
    </w:p>
    <w:p w14:paraId="269A3433" w14:textId="77777777" w:rsidR="00544335" w:rsidRDefault="00544335">
      <w:r>
        <w:rPr>
          <w:rFonts w:ascii="Liberation Serif" w:eastAsia="DejaVu Sans" w:hAnsi="Liberation Serif" w:cs="DejaVu Sans"/>
          <w:sz w:val="20"/>
          <w:szCs w:val="24"/>
        </w:rPr>
        <w:t xml:space="preserve">I like the text here. I think it fits well in this place. </w:t>
      </w:r>
    </w:p>
  </w:comment>
  <w:comment w:id="209" w:author="Wohland  Jan" w:date="2021-03-11T10:18:00Z" w:initials="WJ">
    <w:p w14:paraId="41822F94" w14:textId="71D94A5D" w:rsidR="00544335" w:rsidRDefault="00544335">
      <w:r>
        <w:t>please leave it here. This is exactly the kind of style you would want to have in a results &amp; discussion section. Report what you found and link it to existing work/theoretical background</w:t>
      </w:r>
      <w:r>
        <w:annotationRef/>
      </w:r>
    </w:p>
  </w:comment>
  <w:comment w:id="210" w:author="Stefan Pfenninger" w:date="2021-03-16T13:09:00Z" w:initials="sp">
    <w:p w14:paraId="14692228" w14:textId="66BBF221" w:rsidR="00544335" w:rsidRDefault="00544335">
      <w:pPr>
        <w:pStyle w:val="Kommentartext"/>
      </w:pPr>
      <w:r>
        <w:rPr>
          <w:rStyle w:val="Kommentarzeichen"/>
        </w:rPr>
        <w:annotationRef/>
      </w:r>
      <w:r>
        <w:t>+1</w:t>
      </w:r>
    </w:p>
  </w:comment>
  <w:comment w:id="217" w:author="Doris Folini" w:date="2021-03-09T13:07:00Z" w:initials="DF">
    <w:p w14:paraId="5E2F6231" w14:textId="77777777" w:rsidR="00544335" w:rsidRDefault="00544335">
      <w:r>
        <w:rPr>
          <w:rFonts w:ascii="Calibri" w:hAnsi="Calibri"/>
          <w:sz w:val="20"/>
        </w:rPr>
        <w:t>Is “limpidity” the good word here??</w:t>
      </w:r>
    </w:p>
  </w:comment>
  <w:comment w:id="218" w:author="Wohland  Jan" w:date="2021-03-11T10:19:00Z" w:initials="WJ">
    <w:p w14:paraId="7E85CBAC" w14:textId="29CF3EB5" w:rsidR="00544335" w:rsidRDefault="00544335">
      <w:r>
        <w:t>I don't even know what it means</w:t>
      </w:r>
      <w:r>
        <w:annotationRef/>
      </w:r>
    </w:p>
  </w:comment>
  <w:comment w:id="219" w:author="Wohland  Jan" w:date="2021-03-11T10:20:00Z" w:initials="WJ">
    <w:p w14:paraId="10D131FF" w14:textId="6B5B2687" w:rsidR="00544335" w:rsidRDefault="00544335">
      <w:r>
        <w:t>maybe just "the pattern changes throughout..."?</w:t>
      </w:r>
      <w:r>
        <w:annotationRef/>
      </w:r>
    </w:p>
  </w:comment>
  <w:comment w:id="220" w:author="Stefan Pfenninger" w:date="2021-03-16T13:10:00Z" w:initials="sp">
    <w:p w14:paraId="42575432" w14:textId="7F12FD5A" w:rsidR="00544335" w:rsidRDefault="00544335">
      <w:pPr>
        <w:pStyle w:val="Kommentartext"/>
      </w:pPr>
      <w:r>
        <w:t xml:space="preserve">Is this meant to mean </w:t>
      </w:r>
      <w:r>
        <w:rPr>
          <w:rStyle w:val="Kommentarzeichen"/>
        </w:rPr>
        <w:annotationRef/>
      </w:r>
      <w:r>
        <w:t>clearness? I also don’t understand</w:t>
      </w:r>
    </w:p>
  </w:comment>
  <w:comment w:id="221" w:author="Dirk Mühlemann" w:date="2021-03-02T11:06:00Z" w:initials="DM">
    <w:p w14:paraId="19846D79" w14:textId="77777777" w:rsidR="00544335" w:rsidRDefault="00544335">
      <w:r>
        <w:rPr>
          <w:rFonts w:ascii="Liberation Serif" w:eastAsia="DejaVu Sans" w:hAnsi="Liberation Serif" w:cs="DejaVu Sans"/>
          <w:sz w:val="24"/>
          <w:szCs w:val="24"/>
          <w:lang w:val="en-US" w:eastAsia="en-US" w:bidi="en-US"/>
        </w:rPr>
        <w:t>Better in discussion</w:t>
      </w:r>
    </w:p>
  </w:comment>
  <w:comment w:id="223" w:author="Wohland  Jan" w:date="2021-03-11T10:22:00Z" w:initials="WJ">
    <w:p w14:paraId="6806FDA4" w14:textId="09E1329E" w:rsidR="00544335" w:rsidRDefault="00544335">
      <w:r>
        <w:t>This doesn't seem to be a distinct feature of WR1. WR0 and WR2, for example, also have a meridional dipole</w:t>
      </w:r>
      <w:r>
        <w:annotationRef/>
      </w:r>
    </w:p>
  </w:comment>
  <w:comment w:id="224" w:author="Wohland  Jan" w:date="2021-03-11T10:23:00Z" w:initials="WJ">
    <w:p w14:paraId="165AF658" w14:textId="3B42BFFD" w:rsidR="00544335" w:rsidRDefault="00544335">
      <w:r>
        <w:t>It would be nice to also have a link between the input climate variables that you describe above and the CF anomalies here</w:t>
      </w:r>
      <w:r>
        <w:annotationRef/>
      </w:r>
    </w:p>
  </w:comment>
  <w:comment w:id="225" w:author="Dirk Mühlemann" w:date="2021-03-02T11:00:00Z" w:initials="DM">
    <w:p w14:paraId="3C567A53" w14:textId="77777777" w:rsidR="00544335" w:rsidRDefault="00544335">
      <w:r>
        <w:rPr>
          <w:rFonts w:ascii="Liberation Serif" w:eastAsia="DejaVu Sans" w:hAnsi="Liberation Serif" w:cs="DejaVu Sans"/>
          <w:sz w:val="24"/>
          <w:szCs w:val="24"/>
          <w:lang w:val="en-US" w:eastAsia="en-US" w:bidi="en-US"/>
        </w:rPr>
        <w:t>Better in discussion?</w:t>
      </w:r>
    </w:p>
  </w:comment>
  <w:comment w:id="231" w:author="Wohland  Jan" w:date="2021-03-11T10:24:00Z" w:initials="WJ">
    <w:p w14:paraId="383D6FB0" w14:textId="31B95FB0" w:rsidR="00544335" w:rsidRDefault="00544335">
      <w:r>
        <w:t>what are reverse surface weather variables? Negative sea-level pressure?</w:t>
      </w:r>
      <w:r>
        <w:annotationRef/>
      </w:r>
    </w:p>
  </w:comment>
  <w:comment w:id="233" w:author="Dirk Mühlemann" w:date="2021-03-02T11:07:00Z" w:initials="DM">
    <w:p w14:paraId="76592FE1" w14:textId="77777777" w:rsidR="00544335" w:rsidRDefault="00544335">
      <w:r>
        <w:rPr>
          <w:rFonts w:ascii="Liberation Serif" w:eastAsia="DejaVu Sans" w:hAnsi="Liberation Serif" w:cs="DejaVu Sans"/>
          <w:sz w:val="24"/>
          <w:szCs w:val="24"/>
          <w:lang w:val="en-US" w:eastAsia="en-US" w:bidi="en-US"/>
        </w:rPr>
        <w:t>Better in discussion?</w:t>
      </w:r>
    </w:p>
  </w:comment>
  <w:comment w:id="242" w:author="Dirk Mühlemann" w:date="2021-03-02T11:39:00Z" w:initials="DM">
    <w:p w14:paraId="527D5DFE" w14:textId="77777777" w:rsidR="00544335" w:rsidRDefault="00544335">
      <w:r>
        <w:rPr>
          <w:rFonts w:ascii="Liberation Serif" w:eastAsia="DejaVu Sans" w:hAnsi="Liberation Serif" w:cs="DejaVu Sans"/>
          <w:sz w:val="24"/>
          <w:szCs w:val="24"/>
          <w:lang w:val="en-US" w:eastAsia="en-US" w:bidi="en-US"/>
        </w:rPr>
        <w:t>Better in discussion?</w:t>
      </w:r>
    </w:p>
  </w:comment>
  <w:comment w:id="243" w:author="Doris Folini" w:date="2021-03-09T13:09:00Z" w:initials="DF">
    <w:p w14:paraId="15FEAA48" w14:textId="77777777" w:rsidR="00544335" w:rsidRDefault="00544335">
      <w:r>
        <w:rPr>
          <w:rFonts w:ascii="Calibri" w:hAnsi="Calibri"/>
          <w:sz w:val="20"/>
        </w:rPr>
        <w:t>Enhanced or just positive?</w:t>
      </w:r>
    </w:p>
  </w:comment>
  <w:comment w:id="250" w:author="Wohland  Jan" w:date="2021-03-11T10:29:00Z" w:initials="WJ">
    <w:p w14:paraId="180B00D6" w14:textId="2ADE9887" w:rsidR="00544335" w:rsidRDefault="00544335">
      <w:r>
        <w:t xml:space="preserve">Maybe you could start these paragraphs differently? </w:t>
      </w:r>
      <w:proofErr w:type="spellStart"/>
      <w:r>
        <w:t>Ir</w:t>
      </w:r>
      <w:proofErr w:type="spellEnd"/>
      <w:r>
        <w:t xml:space="preserve"> reads a bit boring if the section heading says Weather regime X and the text always starts by repeating this information.</w:t>
      </w:r>
      <w:r>
        <w:annotationRef/>
      </w:r>
    </w:p>
  </w:comment>
  <w:comment w:id="252" w:author="Doris Folini" w:date="2021-03-09T13:28:00Z" w:initials="DF">
    <w:p w14:paraId="271F5197" w14:textId="77777777" w:rsidR="00544335" w:rsidRDefault="00544335">
      <w:r>
        <w:rPr>
          <w:rFonts w:ascii="Calibri" w:hAnsi="Calibri"/>
          <w:sz w:val="20"/>
        </w:rPr>
        <w:t>Should warmer temperatures not reduce CF?</w:t>
      </w:r>
    </w:p>
  </w:comment>
  <w:comment w:id="253" w:author="Wohland  Jan" w:date="2021-03-11T10:31:00Z" w:initials="WJ">
    <w:p w14:paraId="0847B3D0" w14:textId="204E14EF" w:rsidR="00544335" w:rsidRDefault="00544335">
      <w:r>
        <w:t xml:space="preserve">true. this is a bit </w:t>
      </w:r>
      <w:proofErr w:type="spellStart"/>
      <w:r>
        <w:t>ambigous</w:t>
      </w:r>
      <w:proofErr w:type="spellEnd"/>
      <w:r>
        <w:t xml:space="preserve"> here. Probably the clear sky leads to higher CF and this increase outweighs the reduction due to higher temperature...</w:t>
      </w:r>
      <w:r>
        <w:annotationRef/>
      </w:r>
    </w:p>
  </w:comment>
  <w:comment w:id="255" w:author="Stefan Pfenninger" w:date="2021-03-16T13:16:00Z" w:initials="sp">
    <w:p w14:paraId="346F627B" w14:textId="5F38FBCC" w:rsidR="00544335" w:rsidRDefault="00544335">
      <w:pPr>
        <w:pStyle w:val="Kommentartext"/>
      </w:pPr>
      <w:r>
        <w:rPr>
          <w:rStyle w:val="Kommentarzeichen"/>
        </w:rPr>
        <w:annotationRef/>
      </w:r>
      <w:r>
        <w:t xml:space="preserve">this might want some more discussion either here or later – </w:t>
      </w:r>
      <w:proofErr w:type="gramStart"/>
      <w:r>
        <w:t>e.g.</w:t>
      </w:r>
      <w:proofErr w:type="gramEnd"/>
      <w:r>
        <w:t xml:space="preserve"> why are so few days classified as no-regime? Is the 3-day threshold the appropriate value to use and how does it deviate from other studies?</w:t>
      </w:r>
    </w:p>
  </w:comment>
  <w:comment w:id="262" w:author="Wohland  Jan" w:date="2021-03-11T10:32:00Z" w:initials="WJ">
    <w:p w14:paraId="597D5DF5" w14:textId="64876395" w:rsidR="00544335" w:rsidRDefault="00544335">
      <w:r>
        <w:t>I don't understand</w:t>
      </w:r>
      <w:r>
        <w:annotationRef/>
      </w:r>
    </w:p>
  </w:comment>
  <w:comment w:id="261" w:author="Stefan Pfenninger" w:date="2021-03-16T13:15:00Z" w:initials="sp">
    <w:p w14:paraId="273F7E7E" w14:textId="77777777" w:rsidR="00544335" w:rsidRDefault="00544335">
      <w:pPr>
        <w:pStyle w:val="Kommentartext"/>
      </w:pPr>
      <w:r>
        <w:rPr>
          <w:rStyle w:val="Kommentarzeichen"/>
        </w:rPr>
        <w:annotationRef/>
      </w:r>
      <w:r>
        <w:t>I don’t understand this whole bit</w:t>
      </w:r>
    </w:p>
    <w:p w14:paraId="59D5292D" w14:textId="77777777" w:rsidR="00544335" w:rsidRDefault="00544335">
      <w:pPr>
        <w:pStyle w:val="Kommentartext"/>
      </w:pPr>
    </w:p>
    <w:p w14:paraId="2CAB01C3" w14:textId="2AB31D14" w:rsidR="00544335" w:rsidRDefault="00544335">
      <w:pPr>
        <w:pStyle w:val="Kommentartext"/>
      </w:pPr>
      <w:proofErr w:type="gramStart"/>
      <w:r>
        <w:t>Generally</w:t>
      </w:r>
      <w:proofErr w:type="gramEnd"/>
      <w:r>
        <w:t xml:space="preserve"> I would avoid parentheses as much as possible, and two separate set of parentheses in one sentence is probably too much :)</w:t>
      </w:r>
    </w:p>
  </w:comment>
  <w:comment w:id="264" w:author="Wohland  Jan" w:date="2021-03-11T10:32:00Z" w:initials="WJ">
    <w:p w14:paraId="5A59FB93" w14:textId="6740D7B5" w:rsidR="00544335" w:rsidRDefault="00544335">
      <w:r>
        <w:t>?</w:t>
      </w:r>
      <w:r>
        <w:annotationRef/>
      </w:r>
    </w:p>
  </w:comment>
  <w:comment w:id="267" w:author="Doris Folini" w:date="2021-03-09T13:31:00Z" w:initials="DF">
    <w:p w14:paraId="3BD8538F" w14:textId="77777777" w:rsidR="00544335" w:rsidRDefault="00544335">
      <w:r>
        <w:rPr>
          <w:rFonts w:ascii="Calibri" w:hAnsi="Calibri"/>
          <w:sz w:val="20"/>
        </w:rPr>
        <w:t xml:space="preserve">Maybe add a section 3.9.? Summarizing and putting into context some key findings? See email.  </w:t>
      </w:r>
    </w:p>
  </w:comment>
  <w:comment w:id="266" w:author="Wohland  Jan" w:date="2021-03-11T10:33:00Z" w:initials="WJ">
    <w:p w14:paraId="0990BE0A" w14:textId="6B386AF8" w:rsidR="00544335" w:rsidRDefault="00544335">
      <w:r>
        <w:t>What does that mean in terms of suitability of the chosen approach?</w:t>
      </w:r>
      <w:r>
        <w:annotationRef/>
      </w:r>
    </w:p>
  </w:comment>
  <w:comment w:id="271" w:author="Stefan Pfenninger" w:date="2021-03-16T13:18:00Z" w:initials="sp">
    <w:p w14:paraId="2820AD3C" w14:textId="023DC57E" w:rsidR="00544335" w:rsidRDefault="00544335">
      <w:pPr>
        <w:pStyle w:val="Kommentartext"/>
      </w:pPr>
      <w:r>
        <w:rPr>
          <w:rStyle w:val="Kommentarzeichen"/>
        </w:rPr>
        <w:annotationRef/>
      </w:r>
      <w:r>
        <w:t xml:space="preserve">I would minimise the use of abbreviations. </w:t>
      </w:r>
      <w:proofErr w:type="gramStart"/>
      <w:r>
        <w:t>So</w:t>
      </w:r>
      <w:proofErr w:type="gramEnd"/>
      <w:r>
        <w:t xml:space="preserve"> replace IC with installed capacity, or just capacity</w:t>
      </w:r>
    </w:p>
  </w:comment>
  <w:comment w:id="274" w:author="Wohland  Jan" w:date="2021-03-11T10:34:00Z" w:initials="WJ">
    <w:p w14:paraId="3D4E9556" w14:textId="2BA1C98F" w:rsidR="00544335" w:rsidRDefault="00544335">
      <w:r>
        <w:t>be more specific. 4 scenarios, right?</w:t>
      </w:r>
      <w:r>
        <w:annotationRef/>
      </w:r>
    </w:p>
  </w:comment>
  <w:comment w:id="288" w:author="Wohland  Jan" w:date="2021-03-11T10:38:00Z" w:initials="WJ">
    <w:p w14:paraId="613F4F92" w14:textId="57397179" w:rsidR="00544335" w:rsidRDefault="00544335">
      <w:r>
        <w:t>This isn't really a proper sentence.</w:t>
      </w:r>
      <w:r>
        <w:annotationRef/>
      </w:r>
    </w:p>
  </w:comment>
  <w:comment w:id="289" w:author="Wohland  Jan" w:date="2021-03-11T10:35:00Z" w:initials="WJ">
    <w:p w14:paraId="7E9D937F" w14:textId="6960AF9E" w:rsidR="00544335" w:rsidRDefault="00544335">
      <w:proofErr w:type="spellStart"/>
      <w:r>
        <w:t>NOt</w:t>
      </w:r>
      <w:proofErr w:type="spellEnd"/>
      <w:r>
        <w:t xml:space="preserve"> sure if this is a problem of the MS office online version but the resolution of the Figure is very bad</w:t>
      </w:r>
      <w:r>
        <w:annotationRef/>
      </w:r>
    </w:p>
  </w:comment>
  <w:comment w:id="295" w:author="Doris Folini" w:date="2021-03-09T14:18:00Z" w:initials="DF">
    <w:p w14:paraId="60A9D3DC" w14:textId="77777777" w:rsidR="00544335" w:rsidRPr="00AC3830" w:rsidRDefault="00544335">
      <w:pPr>
        <w:rPr>
          <w:lang w:val="de-CH"/>
        </w:rPr>
      </w:pPr>
      <w:r w:rsidRPr="00AC3830">
        <w:rPr>
          <w:rFonts w:ascii="Calibri" w:hAnsi="Calibri"/>
          <w:sz w:val="20"/>
          <w:lang w:val="de-CH"/>
        </w:rPr>
        <w:t>Vielleicht kann man die beiden Sätze bis hier hin sprachlich noch besser formulieren? Ich find sie grad etwas kompliziert formuliert.</w:t>
      </w:r>
    </w:p>
  </w:comment>
  <w:comment w:id="296" w:author="Doris Folini" w:date="2021-03-09T14:20:00Z" w:initials="DF">
    <w:p w14:paraId="5A110F4D" w14:textId="77777777" w:rsidR="00544335" w:rsidRPr="00AC3830" w:rsidRDefault="00544335">
      <w:pPr>
        <w:rPr>
          <w:lang w:val="de-CH"/>
        </w:rPr>
      </w:pPr>
      <w:r w:rsidRPr="00AC3830">
        <w:rPr>
          <w:rFonts w:ascii="Calibri" w:hAnsi="Calibri"/>
          <w:sz w:val="20"/>
          <w:lang w:val="de-CH"/>
        </w:rPr>
        <w:t xml:space="preserve">Vielleicht irgendwo explizit sagen: im Gegensatz zu ‘was geplant ist’ würde unser Approach vorschlagen, die Panels nach xxx zu </w:t>
      </w:r>
      <w:proofErr w:type="gramStart"/>
      <w:r w:rsidRPr="00AC3830">
        <w:rPr>
          <w:rFonts w:ascii="Calibri" w:hAnsi="Calibri"/>
          <w:sz w:val="20"/>
          <w:lang w:val="de-CH"/>
        </w:rPr>
        <w:t>schmeissen</w:t>
      </w:r>
      <w:proofErr w:type="gramEnd"/>
      <w:r w:rsidRPr="00AC3830">
        <w:rPr>
          <w:rFonts w:ascii="Calibri" w:hAnsi="Calibri"/>
          <w:sz w:val="20"/>
          <w:lang w:val="de-CH"/>
        </w:rPr>
        <w:t xml:space="preserve"> um die Variabilität gegenüber WRs zu minimieren.</w:t>
      </w:r>
    </w:p>
  </w:comment>
  <w:comment w:id="299" w:author="Wohland  Jan" w:date="2021-03-11T10:41:00Z" w:initials="WJ">
    <w:p w14:paraId="5491055A" w14:textId="7A57FCAA" w:rsidR="00544335" w:rsidRDefault="00544335">
      <w:r>
        <w:t>I think you need a more descriptive scenario name. What does scenario 1 stand for?</w:t>
      </w:r>
      <w:r>
        <w:annotationRef/>
      </w:r>
    </w:p>
  </w:comment>
  <w:comment w:id="301" w:author="Doris Folini" w:date="2021-03-09T14:40:00Z" w:initials="DF">
    <w:p w14:paraId="56968614" w14:textId="77777777" w:rsidR="00544335" w:rsidRDefault="00544335">
      <w:r>
        <w:rPr>
          <w:rFonts w:ascii="Calibri" w:hAnsi="Calibri"/>
          <w:sz w:val="20"/>
        </w:rPr>
        <w:t xml:space="preserve">WR4 seems difficult: variability reduced only in DJF. WR5 shows strong overproduction during most of the year, the opposite is (more or less) true for WR2. Maybe worth mentioning? Maybe try to link Fig.7 with the CF patterns of Fig.4? </w:t>
      </w:r>
    </w:p>
  </w:comment>
  <w:comment w:id="312" w:author="Wohland  Jan" w:date="2021-03-11T10:42:00Z" w:initials="WJ">
    <w:p w14:paraId="28EA7BF7" w14:textId="7F7259F4" w:rsidR="00544335" w:rsidRDefault="00544335">
      <w:r>
        <w:t>It is really impossible to read the legends given the resolution of the figures</w:t>
      </w:r>
      <w:r>
        <w:annotationRef/>
      </w:r>
    </w:p>
  </w:comment>
  <w:comment w:id="313" w:author="Wohland  Jan" w:date="2021-03-11T10:43:00Z" w:initials="WJ">
    <w:p w14:paraId="5CD3C4F0" w14:textId="14FA3182" w:rsidR="00544335" w:rsidRDefault="00544335">
      <w:r>
        <w:t>unsure what that means</w:t>
      </w:r>
      <w:r>
        <w:annotationRef/>
      </w:r>
    </w:p>
  </w:comment>
  <w:comment w:id="314" w:author="Wohland  Jan" w:date="2021-03-11T10:43:00Z" w:initials="WJ">
    <w:p w14:paraId="15FFDB29" w14:textId="6DC48DC1" w:rsidR="00544335" w:rsidRDefault="00544335">
      <w:r>
        <w:t>Explain why this could make sense. Do you want to build more houses?</w:t>
      </w:r>
      <w:r>
        <w:annotationRef/>
      </w:r>
    </w:p>
  </w:comment>
  <w:comment w:id="316" w:author="Wohland  Jan" w:date="2021-03-11T10:44:00Z" w:initials="WJ">
    <w:p w14:paraId="291E59DA" w14:textId="5E795F7B" w:rsidR="00544335" w:rsidRDefault="00544335">
      <w:r>
        <w:t>which data do you interpolate?</w:t>
      </w:r>
      <w:r>
        <w:annotationRef/>
      </w:r>
    </w:p>
  </w:comment>
  <w:comment w:id="317" w:author="Wohland  Jan" w:date="2021-03-11T10:46:00Z" w:initials="WJ">
    <w:p w14:paraId="02E61FAF" w14:textId="61DBD838" w:rsidR="00544335" w:rsidRDefault="00544335">
      <w:r>
        <w:t>Do you really mean interpolated or normalized? I also don't understand it in the Figure</w:t>
      </w:r>
      <w:r>
        <w:annotationRef/>
      </w:r>
    </w:p>
  </w:comment>
  <w:comment w:id="318" w:author="Wohland  Jan" w:date="2021-03-11T10:46:00Z" w:initials="WJ">
    <w:p w14:paraId="3FE20FF7" w14:textId="3B494A66" w:rsidR="00544335" w:rsidRDefault="00544335">
      <w:r>
        <w:t>If the entire plot looks identical, why do you show it?</w:t>
      </w:r>
      <w:r>
        <w:annotationRef/>
      </w:r>
    </w:p>
  </w:comment>
  <w:comment w:id="319" w:author="Doris Folini" w:date="2021-03-09T14:48:00Z" w:initials="DF">
    <w:p w14:paraId="26137F24" w14:textId="77777777" w:rsidR="00544335" w:rsidRDefault="00544335">
      <w:r>
        <w:rPr>
          <w:rFonts w:ascii="Calibri" w:hAnsi="Calibri"/>
          <w:sz w:val="20"/>
        </w:rPr>
        <w:t xml:space="preserve">Fine with me to leave figure as is. But one may also consider </w:t>
      </w:r>
      <w:proofErr w:type="gramStart"/>
      <w:r>
        <w:rPr>
          <w:rFonts w:ascii="Calibri" w:hAnsi="Calibri"/>
          <w:sz w:val="20"/>
        </w:rPr>
        <w:t>to have</w:t>
      </w:r>
      <w:proofErr w:type="gramEnd"/>
      <w:r>
        <w:rPr>
          <w:rFonts w:ascii="Calibri" w:hAnsi="Calibri"/>
          <w:sz w:val="20"/>
        </w:rPr>
        <w:t xml:space="preserve"> 4 instead of 6 panels, dropping two of the identical left-side panels.</w:t>
      </w:r>
    </w:p>
  </w:comment>
  <w:comment w:id="321" w:author="Doris Folini" w:date="2021-03-09T14:44:00Z" w:initials="DF">
    <w:p w14:paraId="20F8F338" w14:textId="77777777" w:rsidR="00544335" w:rsidRDefault="00544335">
      <w:r>
        <w:rPr>
          <w:rFonts w:ascii="Calibri" w:hAnsi="Calibri"/>
          <w:sz w:val="20"/>
        </w:rPr>
        <w:t xml:space="preserve">Maybe mention somewhere that this maximum variability is of interest as THIS is what needs ultimately buffering. Assuming consumption remains constant. </w:t>
      </w:r>
      <w:proofErr w:type="gramStart"/>
      <w:r>
        <w:rPr>
          <w:rFonts w:ascii="Calibri" w:hAnsi="Calibri"/>
          <w:sz w:val="20"/>
        </w:rPr>
        <w:t>So</w:t>
      </w:r>
      <w:proofErr w:type="gramEnd"/>
      <w:r>
        <w:rPr>
          <w:rFonts w:ascii="Calibri" w:hAnsi="Calibri"/>
          <w:sz w:val="20"/>
        </w:rPr>
        <w:t xml:space="preserve"> one would need 63 </w:t>
      </w:r>
      <w:proofErr w:type="spellStart"/>
      <w:r>
        <w:rPr>
          <w:rFonts w:ascii="Calibri" w:hAnsi="Calibri"/>
          <w:sz w:val="20"/>
        </w:rPr>
        <w:t>atmoic</w:t>
      </w:r>
      <w:proofErr w:type="spellEnd"/>
      <w:r>
        <w:rPr>
          <w:rFonts w:ascii="Calibri" w:hAnsi="Calibri"/>
          <w:sz w:val="20"/>
        </w:rPr>
        <w:t xml:space="preserve"> power plants (63 GW) less if the PV plants are distributed ‘cleverly’ (and power can be transported from A to B).</w:t>
      </w:r>
    </w:p>
  </w:comment>
  <w:comment w:id="322" w:author="Dirk Mühlemann" w:date="2021-03-23T16:52:00Z" w:initials="DM">
    <w:p w14:paraId="0CAD9500" w14:textId="4E1969E4" w:rsidR="00544335" w:rsidRDefault="00544335">
      <w:pPr>
        <w:pStyle w:val="Kommentartext"/>
      </w:pPr>
      <w:r>
        <w:rPr>
          <w:rStyle w:val="Kommentarzeichen"/>
        </w:rPr>
        <w:annotationRef/>
      </w:r>
      <w:r>
        <w:t>I will do that in the discussion.</w:t>
      </w:r>
    </w:p>
  </w:comment>
  <w:comment w:id="324" w:author="Wohland  Jan" w:date="2021-03-11T10:49:00Z" w:initials="WJ">
    <w:p w14:paraId="539B63FA" w14:textId="7908F3D3" w:rsidR="00544335" w:rsidRDefault="00544335">
      <w:proofErr w:type="spellStart"/>
      <w:r>
        <w:t>HEre</w:t>
      </w:r>
      <w:proofErr w:type="spellEnd"/>
      <w:r>
        <w:t xml:space="preserve"> you could/should refer to the idealized </w:t>
      </w:r>
      <w:proofErr w:type="gramStart"/>
      <w:r>
        <w:t>cases  where</w:t>
      </w:r>
      <w:proofErr w:type="gramEnd"/>
      <w:r>
        <w:t xml:space="preserve"> you excluded individual countries and found that the </w:t>
      </w:r>
      <w:proofErr w:type="spellStart"/>
      <w:r>
        <w:t>optimazation</w:t>
      </w:r>
      <w:proofErr w:type="spellEnd"/>
      <w:r>
        <w:t xml:space="preserve"> </w:t>
      </w:r>
      <w:proofErr w:type="spellStart"/>
      <w:r>
        <w:t>ususally</w:t>
      </w:r>
      <w:proofErr w:type="spellEnd"/>
      <w:r>
        <w:t xml:space="preserve"> replaces with an </w:t>
      </w:r>
      <w:bookmarkStart w:id="332" w:name="_Hlk67817944"/>
      <w:r>
        <w:t xml:space="preserve">adjacent </w:t>
      </w:r>
      <w:bookmarkEnd w:id="332"/>
      <w:r>
        <w:t>country.</w:t>
      </w:r>
      <w:r>
        <w:annotationRef/>
      </w:r>
    </w:p>
  </w:comment>
  <w:comment w:id="333" w:author="Wohland  Jan" w:date="2021-03-11T10:50:00Z" w:initials="WJ">
    <w:p w14:paraId="3DEE7D0F" w14:textId="704CE988" w:rsidR="00544335" w:rsidRDefault="00544335">
      <w:r>
        <w:t>I do not understand the logic. You are essentially saying that the results are similar because the assumptions are different which doesn't sound very intuitive.</w:t>
      </w:r>
      <w:r>
        <w:annotationRef/>
      </w:r>
    </w:p>
  </w:comment>
  <w:comment w:id="346" w:author="Doris Folini" w:date="2021-03-09T14:50:00Z" w:initials="DF">
    <w:p w14:paraId="29460F68" w14:textId="77777777" w:rsidR="00544335" w:rsidRDefault="00544335">
      <w:r>
        <w:rPr>
          <w:rFonts w:ascii="Calibri" w:hAnsi="Calibri"/>
          <w:sz w:val="20"/>
        </w:rPr>
        <w:t>Really not sure: is this a good formulation? The ‘mean variability reduction potential’?</w:t>
      </w:r>
    </w:p>
  </w:comment>
  <w:comment w:id="347" w:author="Wohland  Jan" w:date="2021-03-11T10:51:00Z" w:initials="WJ">
    <w:p w14:paraId="2A164A1F" w14:textId="2532A99E" w:rsidR="00544335" w:rsidRDefault="00544335">
      <w:r>
        <w:t>explain why</w:t>
      </w:r>
      <w:r>
        <w:annotationRef/>
      </w:r>
    </w:p>
  </w:comment>
  <w:comment w:id="348" w:author="Doris Folini" w:date="2021-03-09T14:51:00Z" w:initials="DF">
    <w:p w14:paraId="0AD25488" w14:textId="77777777" w:rsidR="00544335" w:rsidRDefault="00544335">
      <w:r>
        <w:rPr>
          <w:rFonts w:ascii="Calibri" w:hAnsi="Calibri"/>
          <w:sz w:val="20"/>
        </w:rPr>
        <w:t>I think this is really cool: you need less IC and still reduce variability at same overall production!</w:t>
      </w:r>
    </w:p>
  </w:comment>
  <w:comment w:id="366" w:author="Doris Folini" w:date="2021-03-09T15:00:00Z" w:initials="DF">
    <w:p w14:paraId="3CEF8E03" w14:textId="77777777" w:rsidR="00544335" w:rsidRPr="00AC3830" w:rsidRDefault="00544335">
      <w:pPr>
        <w:rPr>
          <w:lang w:val="de-CH"/>
        </w:rPr>
      </w:pPr>
      <w:proofErr w:type="spellStart"/>
      <w:r>
        <w:rPr>
          <w:rFonts w:ascii="Calibri" w:hAnsi="Calibri"/>
          <w:sz w:val="20"/>
        </w:rPr>
        <w:t>Hier</w:t>
      </w:r>
      <w:proofErr w:type="spellEnd"/>
      <w:r>
        <w:rPr>
          <w:rFonts w:ascii="Calibri" w:hAnsi="Calibri"/>
          <w:sz w:val="20"/>
        </w:rPr>
        <w:t xml:space="preserve"> bin ich </w:t>
      </w:r>
      <w:proofErr w:type="spellStart"/>
      <w:r>
        <w:rPr>
          <w:rFonts w:ascii="Calibri" w:hAnsi="Calibri"/>
          <w:sz w:val="20"/>
        </w:rPr>
        <w:t>nicht</w:t>
      </w:r>
      <w:proofErr w:type="spellEnd"/>
      <w:r>
        <w:rPr>
          <w:rFonts w:ascii="Calibri" w:hAnsi="Calibri"/>
          <w:sz w:val="20"/>
        </w:rPr>
        <w:t xml:space="preserve"> </w:t>
      </w:r>
      <w:proofErr w:type="spellStart"/>
      <w:r>
        <w:rPr>
          <w:rFonts w:ascii="Calibri" w:hAnsi="Calibri"/>
          <w:sz w:val="20"/>
        </w:rPr>
        <w:t>sicher</w:t>
      </w:r>
      <w:proofErr w:type="spellEnd"/>
      <w:r>
        <w:rPr>
          <w:rFonts w:ascii="Calibri" w:hAnsi="Calibri"/>
          <w:sz w:val="20"/>
        </w:rPr>
        <w:t xml:space="preserve">, </w:t>
      </w:r>
      <w:proofErr w:type="spellStart"/>
      <w:r>
        <w:rPr>
          <w:rFonts w:ascii="Calibri" w:hAnsi="Calibri"/>
          <w:sz w:val="20"/>
        </w:rPr>
        <w:t>ob</w:t>
      </w:r>
      <w:proofErr w:type="spellEnd"/>
      <w:r>
        <w:rPr>
          <w:rFonts w:ascii="Calibri" w:hAnsi="Calibri"/>
          <w:sz w:val="20"/>
        </w:rPr>
        <w:t xml:space="preserve"> ich den </w:t>
      </w:r>
      <w:proofErr w:type="spellStart"/>
      <w:r>
        <w:rPr>
          <w:rFonts w:ascii="Calibri" w:hAnsi="Calibri"/>
          <w:sz w:val="20"/>
        </w:rPr>
        <w:t>Satz</w:t>
      </w:r>
      <w:proofErr w:type="spellEnd"/>
      <w:r>
        <w:rPr>
          <w:rFonts w:ascii="Calibri" w:hAnsi="Calibri"/>
          <w:sz w:val="20"/>
        </w:rPr>
        <w:t xml:space="preserve"> </w:t>
      </w:r>
      <w:proofErr w:type="spellStart"/>
      <w:r>
        <w:rPr>
          <w:rFonts w:ascii="Calibri" w:hAnsi="Calibri"/>
          <w:sz w:val="20"/>
        </w:rPr>
        <w:t>kapiere</w:t>
      </w:r>
      <w:proofErr w:type="spellEnd"/>
      <w:r>
        <w:rPr>
          <w:rFonts w:ascii="Calibri" w:hAnsi="Calibri"/>
          <w:sz w:val="20"/>
        </w:rPr>
        <w:t xml:space="preserve">: “… that for 2030 the total PV power production </w:t>
      </w:r>
      <w:proofErr w:type="spellStart"/>
      <w:r>
        <w:rPr>
          <w:rFonts w:ascii="Calibri" w:hAnsi="Calibri"/>
          <w:sz w:val="20"/>
        </w:rPr>
        <w:t>accroding</w:t>
      </w:r>
      <w:proofErr w:type="spellEnd"/>
      <w:r>
        <w:rPr>
          <w:rFonts w:ascii="Calibri" w:hAnsi="Calibri"/>
          <w:sz w:val="20"/>
        </w:rPr>
        <w:t xml:space="preserve"> to XXX corresponds to 13.5% of the total power consumption (according to what estimate???). </w:t>
      </w:r>
      <w:r w:rsidRPr="00AC3830">
        <w:rPr>
          <w:rFonts w:ascii="Calibri" w:hAnsi="Calibri"/>
          <w:sz w:val="20"/>
          <w:lang w:val="de-CH"/>
        </w:rPr>
        <w:t xml:space="preserve">Mein momentanes Unverständnis setzt sich fort beim nächsten Satz. </w:t>
      </w:r>
    </w:p>
  </w:comment>
  <w:comment w:id="362" w:author="Wohland  Jan" w:date="2021-03-11T10:53:00Z" w:initials="WJ">
    <w:p w14:paraId="1E36F4BF" w14:textId="14F8C8A5" w:rsidR="00544335" w:rsidRDefault="00544335">
      <w:r w:rsidRPr="00AC3830">
        <w:rPr>
          <w:lang w:val="de-CH"/>
        </w:rPr>
        <w:t xml:space="preserve">I </w:t>
      </w:r>
      <w:proofErr w:type="spellStart"/>
      <w:r w:rsidRPr="00AC3830">
        <w:rPr>
          <w:lang w:val="de-CH"/>
        </w:rPr>
        <w:t>don't</w:t>
      </w:r>
      <w:proofErr w:type="spellEnd"/>
      <w:r w:rsidRPr="00AC3830">
        <w:rPr>
          <w:lang w:val="de-CH"/>
        </w:rPr>
        <w:t xml:space="preserve"> follow. </w:t>
      </w:r>
      <w:r>
        <w:t>Could you make that sentence a bit clearer?</w:t>
      </w:r>
      <w:r>
        <w:annotationRef/>
      </w:r>
    </w:p>
  </w:comment>
  <w:comment w:id="367" w:author="Wohland  Jan" w:date="2021-03-11T10:54:00Z" w:initials="WJ">
    <w:p w14:paraId="2CDA179A" w14:textId="3C5D6BD2" w:rsidR="00544335" w:rsidRDefault="00544335">
      <w:r>
        <w:t>same here. What overshoot are you talking about?</w:t>
      </w:r>
      <w:r>
        <w:annotationRef/>
      </w:r>
    </w:p>
  </w:comment>
  <w:comment w:id="368" w:author="Wohland  Jan" w:date="2021-03-11T10:54:00Z" w:initials="WJ">
    <w:p w14:paraId="163FE37F" w14:textId="75EF2ECA" w:rsidR="00544335" w:rsidRDefault="00544335">
      <w:r>
        <w:t>nice</w:t>
      </w:r>
      <w:r>
        <w:annotationRef/>
      </w:r>
    </w:p>
  </w:comment>
  <w:comment w:id="369" w:author="Dirk Mühlemann" w:date="2021-03-02T14:02:00Z" w:initials="DM">
    <w:p w14:paraId="1D927348" w14:textId="77777777" w:rsidR="00544335" w:rsidRDefault="00544335">
      <w:r>
        <w:rPr>
          <w:rFonts w:ascii="Liberation Serif" w:eastAsia="DejaVu Sans" w:hAnsi="Liberation Serif" w:cs="DejaVu Sans"/>
          <w:sz w:val="24"/>
          <w:szCs w:val="24"/>
          <w:lang w:val="en-US" w:eastAsia="en-US" w:bidi="en-US"/>
        </w:rPr>
        <w:t>Not sure if I want to add here something about that.</w:t>
      </w:r>
    </w:p>
  </w:comment>
  <w:comment w:id="376" w:author="Doris Folini" w:date="2021-03-09T15:06:00Z" w:initials="DF">
    <w:p w14:paraId="6AC4F3D2" w14:textId="77777777" w:rsidR="00544335" w:rsidRDefault="00544335">
      <w:r>
        <w:rPr>
          <w:rFonts w:ascii="Calibri" w:hAnsi="Calibri"/>
          <w:sz w:val="20"/>
        </w:rPr>
        <w:t>What about the 8.8TW scenario for 2050?</w:t>
      </w:r>
    </w:p>
  </w:comment>
  <w:comment w:id="379" w:author="Wohland  Jan" w:date="2021-03-11T10:57:00Z" w:initials="WJ">
    <w:p w14:paraId="2098B9BB" w14:textId="1B2743B7" w:rsidR="00544335" w:rsidRDefault="00544335">
      <w:r>
        <w:t>Nice overview!</w:t>
      </w:r>
      <w:r>
        <w:annotationRef/>
      </w:r>
    </w:p>
  </w:comment>
  <w:comment w:id="380" w:author="Wohland  Jan" w:date="2021-03-11T10:58:00Z" w:initials="WJ">
    <w:p w14:paraId="38436F99" w14:textId="119B13FD" w:rsidR="00544335" w:rsidRDefault="00544335">
      <w:r>
        <w:t>Could be a good idea to reference this Table a couple of times in the text.</w:t>
      </w:r>
      <w:r>
        <w:annotationRef/>
      </w:r>
    </w:p>
  </w:comment>
  <w:comment w:id="382" w:author="Wohland  Jan" w:date="2021-03-11T10:57:00Z" w:initials="WJ">
    <w:p w14:paraId="56F8F78F" w14:textId="595FAABF" w:rsidR="00544335" w:rsidRDefault="00544335">
      <w:r>
        <w:t xml:space="preserve">Not quite clear enough. Is this mean(variability) / </w:t>
      </w:r>
      <w:proofErr w:type="gramStart"/>
      <w:r>
        <w:t>mean(</w:t>
      </w:r>
      <w:proofErr w:type="gramEnd"/>
      <w:r>
        <w:t>PV production)? Same comment for next line</w:t>
      </w:r>
      <w:r>
        <w:annotationRef/>
      </w:r>
    </w:p>
  </w:comment>
  <w:comment w:id="383" w:author="Doris Folini" w:date="2021-03-08T17:51:00Z" w:initials="DF">
    <w:p w14:paraId="6566565D" w14:textId="77777777" w:rsidR="00544335" w:rsidRDefault="00544335">
      <w:r>
        <w:rPr>
          <w:rFonts w:ascii="Calibri" w:hAnsi="Calibri"/>
          <w:sz w:val="20"/>
        </w:rPr>
        <w:t xml:space="preserve">Maybe better have scenarios dealing with 2030 next to each other? Same then for 2050? Maybe makes reading / comparing the scenarios for 2030 (or) easier. Now if one is interested in “how could 2030 look like” one must “Jump” over columns. In Caption, maybe point the reader to where scenarios are described. In the column headers, maybe add the year </w:t>
      </w:r>
      <w:proofErr w:type="spellStart"/>
      <w:r>
        <w:rPr>
          <w:rFonts w:ascii="Calibri" w:hAnsi="Calibri"/>
          <w:sz w:val="20"/>
        </w:rPr>
        <w:t>where</w:t>
      </w:r>
      <w:proofErr w:type="spellEnd"/>
      <w:r>
        <w:rPr>
          <w:rFonts w:ascii="Calibri" w:hAnsi="Calibri"/>
          <w:sz w:val="20"/>
        </w:rPr>
        <w:t xml:space="preserve"> mis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A84203" w15:done="0"/>
  <w15:commentEx w15:paraId="36BB62F7" w15:done="0"/>
  <w15:commentEx w15:paraId="741D1AB6" w15:done="0"/>
  <w15:commentEx w15:paraId="69F89E81" w15:done="1"/>
  <w15:commentEx w15:paraId="012632D8" w15:done="1"/>
  <w15:commentEx w15:paraId="3936D587" w15:done="1"/>
  <w15:commentEx w15:paraId="6EA7470A" w15:done="1"/>
  <w15:commentEx w15:paraId="6770F19E" w15:done="1"/>
  <w15:commentEx w15:paraId="726C3ABE" w15:done="1"/>
  <w15:commentEx w15:paraId="160CECAD" w15:done="1"/>
  <w15:commentEx w15:paraId="1F193BA8" w15:paraIdParent="160CECAD" w15:done="1"/>
  <w15:commentEx w15:paraId="31141B77" w15:done="0"/>
  <w15:commentEx w15:paraId="63F2C892" w15:done="0"/>
  <w15:commentEx w15:paraId="5028FB9A" w15:done="0"/>
  <w15:commentEx w15:paraId="695D37A1" w15:done="1"/>
  <w15:commentEx w15:paraId="269A3433" w15:done="1"/>
  <w15:commentEx w15:paraId="41822F94" w15:done="1"/>
  <w15:commentEx w15:paraId="14692228" w15:paraIdParent="41822F94" w15:done="1"/>
  <w15:commentEx w15:paraId="5E2F6231" w15:done="1"/>
  <w15:commentEx w15:paraId="7E85CBAC" w15:paraIdParent="5E2F6231" w15:done="1"/>
  <w15:commentEx w15:paraId="10D131FF" w15:paraIdParent="5E2F6231" w15:done="1"/>
  <w15:commentEx w15:paraId="42575432" w15:paraIdParent="5E2F6231" w15:done="1"/>
  <w15:commentEx w15:paraId="19846D79" w15:done="1"/>
  <w15:commentEx w15:paraId="6806FDA4" w15:done="0"/>
  <w15:commentEx w15:paraId="165AF658" w15:done="1"/>
  <w15:commentEx w15:paraId="3C567A53" w15:done="1"/>
  <w15:commentEx w15:paraId="383D6FB0" w15:done="1"/>
  <w15:commentEx w15:paraId="76592FE1" w15:done="1"/>
  <w15:commentEx w15:paraId="527D5DFE" w15:done="1"/>
  <w15:commentEx w15:paraId="15FEAA48" w15:done="1"/>
  <w15:commentEx w15:paraId="180B00D6" w15:done="1"/>
  <w15:commentEx w15:paraId="271F5197" w15:done="1"/>
  <w15:commentEx w15:paraId="0847B3D0" w15:paraIdParent="271F5197" w15:done="1"/>
  <w15:commentEx w15:paraId="346F627B" w15:done="0"/>
  <w15:commentEx w15:paraId="597D5DF5" w15:done="0"/>
  <w15:commentEx w15:paraId="2CAB01C3" w15:done="0"/>
  <w15:commentEx w15:paraId="5A59FB93" w15:done="1"/>
  <w15:commentEx w15:paraId="3BD8538F" w15:done="0"/>
  <w15:commentEx w15:paraId="0990BE0A" w15:done="0"/>
  <w15:commentEx w15:paraId="2820AD3C" w15:done="1"/>
  <w15:commentEx w15:paraId="3D4E9556" w15:done="1"/>
  <w15:commentEx w15:paraId="613F4F92" w15:done="1"/>
  <w15:commentEx w15:paraId="7E9D937F" w15:done="0"/>
  <w15:commentEx w15:paraId="60A9D3DC" w15:done="1"/>
  <w15:commentEx w15:paraId="5A110F4D" w15:done="1"/>
  <w15:commentEx w15:paraId="5491055A" w15:done="0"/>
  <w15:commentEx w15:paraId="56968614" w15:done="0"/>
  <w15:commentEx w15:paraId="28EA7BF7" w15:done="0"/>
  <w15:commentEx w15:paraId="5CD3C4F0" w15:done="1"/>
  <w15:commentEx w15:paraId="15FFDB29" w15:done="1"/>
  <w15:commentEx w15:paraId="291E59DA" w15:done="1"/>
  <w15:commentEx w15:paraId="02E61FAF" w15:paraIdParent="291E59DA" w15:done="1"/>
  <w15:commentEx w15:paraId="3FE20FF7" w15:done="1"/>
  <w15:commentEx w15:paraId="26137F24" w15:done="1"/>
  <w15:commentEx w15:paraId="20F8F338" w15:done="1"/>
  <w15:commentEx w15:paraId="0CAD9500" w15:paraIdParent="20F8F338" w15:done="1"/>
  <w15:commentEx w15:paraId="539B63FA" w15:done="1"/>
  <w15:commentEx w15:paraId="3DEE7D0F" w15:done="1"/>
  <w15:commentEx w15:paraId="29460F68" w15:done="1"/>
  <w15:commentEx w15:paraId="2A164A1F" w15:done="1"/>
  <w15:commentEx w15:paraId="0AD25488" w15:done="1"/>
  <w15:commentEx w15:paraId="3CEF8E03" w15:done="1"/>
  <w15:commentEx w15:paraId="1E36F4BF" w15:done="1"/>
  <w15:commentEx w15:paraId="2CDA179A" w15:done="1"/>
  <w15:commentEx w15:paraId="163FE37F" w15:done="1"/>
  <w15:commentEx w15:paraId="1D927348" w15:done="0"/>
  <w15:commentEx w15:paraId="6AC4F3D2" w15:done="0"/>
  <w15:commentEx w15:paraId="2098B9BB" w15:done="1"/>
  <w15:commentEx w15:paraId="38436F99" w15:paraIdParent="2098B9BB" w15:done="1"/>
  <w15:commentEx w15:paraId="56F8F78F" w15:done="1"/>
  <w15:commentEx w15:paraId="6566565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2A12" w16cex:dateUtc="2021-03-16T11:58:00Z"/>
  <w16cex:commentExtensible w16cex:durableId="520A89AD" w16cex:dateUtc="2021-03-11T09:07:00Z"/>
  <w16cex:commentExtensible w16cex:durableId="22D14971" w16cex:dateUtc="2021-03-11T09:10:00Z"/>
  <w16cex:commentExtensible w16cex:durableId="6DA4E1AD" w16cex:dateUtc="2021-03-11T09:14:00Z"/>
  <w16cex:commentExtensible w16cex:durableId="23FB2AFF" w16cex:dateUtc="2021-03-16T12:02:00Z"/>
  <w16cex:commentExtensible w16cex:durableId="43D8D9C5" w16cex:dateUtc="2021-03-11T09:16:00Z"/>
  <w16cex:commentExtensible w16cex:durableId="0C646087" w16cex:dateUtc="2021-03-11T09:18:00Z"/>
  <w16cex:commentExtensible w16cex:durableId="23FB2C75" w16cex:dateUtc="2021-03-16T12:09:00Z"/>
  <w16cex:commentExtensible w16cex:durableId="25E03DA4" w16cex:dateUtc="2021-03-11T09:19:00Z"/>
  <w16cex:commentExtensible w16cex:durableId="6328D37B" w16cex:dateUtc="2021-03-11T09:20:00Z"/>
  <w16cex:commentExtensible w16cex:durableId="23FB2CD7" w16cex:dateUtc="2021-03-16T12:10:00Z"/>
  <w16cex:commentExtensible w16cex:durableId="75934C31" w16cex:dateUtc="2021-03-11T09:22:00Z"/>
  <w16cex:commentExtensible w16cex:durableId="7FC8F838" w16cex:dateUtc="2021-03-11T09:23:00Z"/>
  <w16cex:commentExtensible w16cex:durableId="56971961" w16cex:dateUtc="2021-03-11T09:24:00Z"/>
  <w16cex:commentExtensible w16cex:durableId="2125A3B7" w16cex:dateUtc="2021-03-11T09:29:00Z"/>
  <w16cex:commentExtensible w16cex:durableId="61DB570D" w16cex:dateUtc="2021-03-11T09:31:00Z"/>
  <w16cex:commentExtensible w16cex:durableId="23FB2E34" w16cex:dateUtc="2021-03-16T12:16:00Z"/>
  <w16cex:commentExtensible w16cex:durableId="18E79B08" w16cex:dateUtc="2021-03-11T09:32:00Z"/>
  <w16cex:commentExtensible w16cex:durableId="23FB2E04" w16cex:dateUtc="2021-03-16T12:15:00Z"/>
  <w16cex:commentExtensible w16cex:durableId="0447BE5D" w16cex:dateUtc="2021-03-11T09:32:00Z"/>
  <w16cex:commentExtensible w16cex:durableId="1B5BD1EB" w16cex:dateUtc="2021-03-11T09:33:00Z"/>
  <w16cex:commentExtensible w16cex:durableId="23FB2E97" w16cex:dateUtc="2021-03-16T12:18:00Z"/>
  <w16cex:commentExtensible w16cex:durableId="3ACF039E" w16cex:dateUtc="2021-03-11T09:34:00Z"/>
  <w16cex:commentExtensible w16cex:durableId="2A63243F" w16cex:dateUtc="2021-03-11T09:38:00Z"/>
  <w16cex:commentExtensible w16cex:durableId="77612634" w16cex:dateUtc="2021-03-11T09:35:00Z"/>
  <w16cex:commentExtensible w16cex:durableId="1DDD5487" w16cex:dateUtc="2021-03-11T09:41:00Z"/>
  <w16cex:commentExtensible w16cex:durableId="5884DD9A" w16cex:dateUtc="2021-03-11T09:42:00Z"/>
  <w16cex:commentExtensible w16cex:durableId="0B672B68" w16cex:dateUtc="2021-03-11T09:43:00Z"/>
  <w16cex:commentExtensible w16cex:durableId="2CA59C09" w16cex:dateUtc="2021-03-11T09:43:00Z"/>
  <w16cex:commentExtensible w16cex:durableId="2B4C09C0" w16cex:dateUtc="2021-03-11T09:44:00Z"/>
  <w16cex:commentExtensible w16cex:durableId="26008E06" w16cex:dateUtc="2021-03-11T09:46:00Z"/>
  <w16cex:commentExtensible w16cex:durableId="6FCF9531" w16cex:dateUtc="2021-03-11T09:46:00Z"/>
  <w16cex:commentExtensible w16cex:durableId="24049B52" w16cex:dateUtc="2021-03-23T15:52:00Z"/>
  <w16cex:commentExtensible w16cex:durableId="3EAB67E6" w16cex:dateUtc="2021-03-11T09:49:00Z"/>
  <w16cex:commentExtensible w16cex:durableId="567EC913" w16cex:dateUtc="2021-03-11T09:50:00Z"/>
  <w16cex:commentExtensible w16cex:durableId="00E7BDF6" w16cex:dateUtc="2021-03-11T09:51:00Z"/>
  <w16cex:commentExtensible w16cex:durableId="40B014AD" w16cex:dateUtc="2021-03-11T09:53:00Z"/>
  <w16cex:commentExtensible w16cex:durableId="3BFA7197" w16cex:dateUtc="2021-03-11T09:54:00Z"/>
  <w16cex:commentExtensible w16cex:durableId="39C44431" w16cex:dateUtc="2021-03-11T09:54:00Z"/>
  <w16cex:commentExtensible w16cex:durableId="1949D6D9" w16cex:dateUtc="2021-03-11T09:57:00Z"/>
  <w16cex:commentExtensible w16cex:durableId="5832AC5C" w16cex:dateUtc="2021-03-11T09:58:00Z"/>
  <w16cex:commentExtensible w16cex:durableId="43908E6A" w16cex:dateUtc="2021-03-11T0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A84203" w16cid:durableId="1DBCFE6A"/>
  <w16cid:commentId w16cid:paraId="36BB62F7" w16cid:durableId="692F6A35"/>
  <w16cid:commentId w16cid:paraId="741D1AB6" w16cid:durableId="0FC7741C"/>
  <w16cid:commentId w16cid:paraId="69F89E81" w16cid:durableId="5201E8E2"/>
  <w16cid:commentId w16cid:paraId="012632D8" w16cid:durableId="23FB2A12"/>
  <w16cid:commentId w16cid:paraId="3936D587" w16cid:durableId="1430329A"/>
  <w16cid:commentId w16cid:paraId="6EA7470A" w16cid:durableId="520A89AD"/>
  <w16cid:commentId w16cid:paraId="6770F19E" w16cid:durableId="577E76D8"/>
  <w16cid:commentId w16cid:paraId="726C3ABE" w16cid:durableId="22D14971"/>
  <w16cid:commentId w16cid:paraId="160CECAD" w16cid:durableId="5B505BA9"/>
  <w16cid:commentId w16cid:paraId="1F193BA8" w16cid:durableId="6DA4E1AD"/>
  <w16cid:commentId w16cid:paraId="31141B77" w16cid:durableId="23FB2AFF"/>
  <w16cid:commentId w16cid:paraId="63F2C892" w16cid:durableId="43D8D9C5"/>
  <w16cid:commentId w16cid:paraId="5028FB9A" w16cid:durableId="0609FDAE"/>
  <w16cid:commentId w16cid:paraId="695D37A1" w16cid:durableId="1AF1E2D4"/>
  <w16cid:commentId w16cid:paraId="269A3433" w16cid:durableId="066043B9"/>
  <w16cid:commentId w16cid:paraId="41822F94" w16cid:durableId="0C646087"/>
  <w16cid:commentId w16cid:paraId="14692228" w16cid:durableId="23FB2C75"/>
  <w16cid:commentId w16cid:paraId="5E2F6231" w16cid:durableId="3F3D40CD"/>
  <w16cid:commentId w16cid:paraId="7E85CBAC" w16cid:durableId="25E03DA4"/>
  <w16cid:commentId w16cid:paraId="10D131FF" w16cid:durableId="6328D37B"/>
  <w16cid:commentId w16cid:paraId="42575432" w16cid:durableId="23FB2CD7"/>
  <w16cid:commentId w16cid:paraId="19846D79" w16cid:durableId="1BB41D73"/>
  <w16cid:commentId w16cid:paraId="6806FDA4" w16cid:durableId="75934C31"/>
  <w16cid:commentId w16cid:paraId="165AF658" w16cid:durableId="7FC8F838"/>
  <w16cid:commentId w16cid:paraId="3C567A53" w16cid:durableId="5C866075"/>
  <w16cid:commentId w16cid:paraId="383D6FB0" w16cid:durableId="56971961"/>
  <w16cid:commentId w16cid:paraId="76592FE1" w16cid:durableId="685AD9DC"/>
  <w16cid:commentId w16cid:paraId="527D5DFE" w16cid:durableId="3051B13A"/>
  <w16cid:commentId w16cid:paraId="15FEAA48" w16cid:durableId="131EF3FF"/>
  <w16cid:commentId w16cid:paraId="180B00D6" w16cid:durableId="2125A3B7"/>
  <w16cid:commentId w16cid:paraId="271F5197" w16cid:durableId="361A5129"/>
  <w16cid:commentId w16cid:paraId="0847B3D0" w16cid:durableId="61DB570D"/>
  <w16cid:commentId w16cid:paraId="346F627B" w16cid:durableId="23FB2E34"/>
  <w16cid:commentId w16cid:paraId="597D5DF5" w16cid:durableId="18E79B08"/>
  <w16cid:commentId w16cid:paraId="2CAB01C3" w16cid:durableId="23FB2E04"/>
  <w16cid:commentId w16cid:paraId="5A59FB93" w16cid:durableId="0447BE5D"/>
  <w16cid:commentId w16cid:paraId="3BD8538F" w16cid:durableId="003E520B"/>
  <w16cid:commentId w16cid:paraId="0990BE0A" w16cid:durableId="1B5BD1EB"/>
  <w16cid:commentId w16cid:paraId="2820AD3C" w16cid:durableId="23FB2E97"/>
  <w16cid:commentId w16cid:paraId="3D4E9556" w16cid:durableId="3ACF039E"/>
  <w16cid:commentId w16cid:paraId="613F4F92" w16cid:durableId="2A63243F"/>
  <w16cid:commentId w16cid:paraId="7E9D937F" w16cid:durableId="77612634"/>
  <w16cid:commentId w16cid:paraId="60A9D3DC" w16cid:durableId="06305BD9"/>
  <w16cid:commentId w16cid:paraId="5A110F4D" w16cid:durableId="7D32F362"/>
  <w16cid:commentId w16cid:paraId="5491055A" w16cid:durableId="1DDD5487"/>
  <w16cid:commentId w16cid:paraId="56968614" w16cid:durableId="65F4049C"/>
  <w16cid:commentId w16cid:paraId="28EA7BF7" w16cid:durableId="5884DD9A"/>
  <w16cid:commentId w16cid:paraId="5CD3C4F0" w16cid:durableId="0B672B68"/>
  <w16cid:commentId w16cid:paraId="15FFDB29" w16cid:durableId="2CA59C09"/>
  <w16cid:commentId w16cid:paraId="291E59DA" w16cid:durableId="2B4C09C0"/>
  <w16cid:commentId w16cid:paraId="02E61FAF" w16cid:durableId="26008E06"/>
  <w16cid:commentId w16cid:paraId="3FE20FF7" w16cid:durableId="6FCF9531"/>
  <w16cid:commentId w16cid:paraId="26137F24" w16cid:durableId="0A6AD3AF"/>
  <w16cid:commentId w16cid:paraId="20F8F338" w16cid:durableId="62F1B528"/>
  <w16cid:commentId w16cid:paraId="0CAD9500" w16cid:durableId="24049B52"/>
  <w16cid:commentId w16cid:paraId="539B63FA" w16cid:durableId="3EAB67E6"/>
  <w16cid:commentId w16cid:paraId="3DEE7D0F" w16cid:durableId="567EC913"/>
  <w16cid:commentId w16cid:paraId="29460F68" w16cid:durableId="495CDF61"/>
  <w16cid:commentId w16cid:paraId="2A164A1F" w16cid:durableId="00E7BDF6"/>
  <w16cid:commentId w16cid:paraId="0AD25488" w16cid:durableId="0B03B605"/>
  <w16cid:commentId w16cid:paraId="3CEF8E03" w16cid:durableId="795FDC2B"/>
  <w16cid:commentId w16cid:paraId="1E36F4BF" w16cid:durableId="40B014AD"/>
  <w16cid:commentId w16cid:paraId="2CDA179A" w16cid:durableId="3BFA7197"/>
  <w16cid:commentId w16cid:paraId="163FE37F" w16cid:durableId="39C44431"/>
  <w16cid:commentId w16cid:paraId="1D927348" w16cid:durableId="0A574665"/>
  <w16cid:commentId w16cid:paraId="6AC4F3D2" w16cid:durableId="2A7DCFE2"/>
  <w16cid:commentId w16cid:paraId="2098B9BB" w16cid:durableId="1949D6D9"/>
  <w16cid:commentId w16cid:paraId="38436F99" w16cid:durableId="5832AC5C"/>
  <w16cid:commentId w16cid:paraId="56F8F78F" w16cid:durableId="43908E6A"/>
  <w16cid:commentId w16cid:paraId="6566565D" w16cid:durableId="41EBF6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3FA76" w14:textId="77777777" w:rsidR="0020629C" w:rsidRDefault="0020629C">
      <w:pPr>
        <w:spacing w:line="240" w:lineRule="auto"/>
      </w:pPr>
      <w:r>
        <w:separator/>
      </w:r>
    </w:p>
  </w:endnote>
  <w:endnote w:type="continuationSeparator" w:id="0">
    <w:p w14:paraId="274F329E" w14:textId="77777777" w:rsidR="0020629C" w:rsidRDefault="002062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4EB91A" w14:textId="77777777" w:rsidR="0020629C" w:rsidRDefault="0020629C">
      <w:pPr>
        <w:spacing w:line="240" w:lineRule="auto"/>
      </w:pPr>
      <w:r>
        <w:separator/>
      </w:r>
    </w:p>
  </w:footnote>
  <w:footnote w:type="continuationSeparator" w:id="0">
    <w:p w14:paraId="35E29B12" w14:textId="77777777" w:rsidR="0020629C" w:rsidRDefault="002062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72135" w14:textId="77777777" w:rsidR="00544335" w:rsidRDefault="00544335">
    <w:pPr>
      <w:pStyle w:val="Kopfzeile"/>
      <w:rPr>
        <w:lang w:val="de-CH"/>
      </w:rPr>
    </w:pPr>
    <w:r>
      <w:tab/>
    </w:r>
    <w:r>
      <w:tab/>
    </w:r>
    <w:r>
      <w:fldChar w:fldCharType="begin"/>
    </w:r>
    <w:r>
      <w:instrText>PAGE</w:instrText>
    </w:r>
    <w:r>
      <w:fldChar w:fldCharType="separate"/>
    </w:r>
    <w: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225C6" w14:textId="77777777" w:rsidR="00544335" w:rsidRDefault="00544335">
    <w:pPr>
      <w:pStyle w:val="Kopfzeile"/>
    </w:pPr>
    <w:r>
      <w:rPr>
        <w:noProof/>
      </w:rPr>
      <w:drawing>
        <wp:anchor distT="0" distB="0" distL="114300" distR="116205" simplePos="0" relativeHeight="3" behindDoc="1" locked="0" layoutInCell="1" allowOverlap="1" wp14:anchorId="0A6AD3AF" wp14:editId="07777777">
          <wp:simplePos x="0" y="0"/>
          <wp:positionH relativeFrom="column">
            <wp:posOffset>-261620</wp:posOffset>
          </wp:positionH>
          <wp:positionV relativeFrom="paragraph">
            <wp:posOffset>64770</wp:posOffset>
          </wp:positionV>
          <wp:extent cx="2055495" cy="552450"/>
          <wp:effectExtent l="0" t="0" r="0" b="0"/>
          <wp:wrapSquare wrapText="bothSides"/>
          <wp:docPr id="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62F1B528" wp14:editId="07777777">
          <wp:simplePos x="0" y="0"/>
          <wp:positionH relativeFrom="column">
            <wp:posOffset>4616450</wp:posOffset>
          </wp:positionH>
          <wp:positionV relativeFrom="paragraph">
            <wp:posOffset>36195</wp:posOffset>
          </wp:positionV>
          <wp:extent cx="1760220" cy="49530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495CDF61" wp14:editId="07777777">
          <wp:simplePos x="0" y="0"/>
          <wp:positionH relativeFrom="margin">
            <wp:posOffset>2775585</wp:posOffset>
          </wp:positionH>
          <wp:positionV relativeFrom="margin">
            <wp:posOffset>-467995</wp:posOffset>
          </wp:positionV>
          <wp:extent cx="933450" cy="540385"/>
          <wp:effectExtent l="0" t="0" r="0" b="0"/>
          <wp:wrapSquare wrapText="bothSides"/>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tab/>
    </w:r>
    <w:r>
      <w:tab/>
    </w:r>
  </w:p>
  <w:p w14:paraId="50F40DEB" w14:textId="77777777" w:rsidR="00544335" w:rsidRDefault="0054433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9C915" w14:textId="77777777" w:rsidR="00544335" w:rsidRDefault="00544335">
    <w:pPr>
      <w:pStyle w:val="Kopfzeile"/>
    </w:pPr>
    <w:r>
      <w:tab/>
    </w:r>
    <w:r>
      <w:tab/>
    </w:r>
    <w:r>
      <w:fldChar w:fldCharType="begin"/>
    </w:r>
    <w:r>
      <w:instrText>PAGE</w:instrText>
    </w:r>
    <w:r>
      <w:fldChar w:fldCharType="separate"/>
    </w:r>
    <w:r>
      <w:t>19</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77E4F" w14:textId="77777777" w:rsidR="00544335" w:rsidRDefault="00544335">
    <w:pPr>
      <w:pStyle w:val="Kopfzeile"/>
      <w:rPr>
        <w:lang w:val="de-CH"/>
      </w:rPr>
    </w:pPr>
    <w:r>
      <w:tab/>
    </w:r>
    <w:r>
      <w:tab/>
    </w:r>
    <w:r>
      <w:fldChar w:fldCharType="begin"/>
    </w:r>
    <w:r>
      <w:instrText>PAGE</w:instrText>
    </w:r>
    <w:r>
      <w:fldChar w:fldCharType="separate"/>
    </w:r>
    <w:r>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C1BFC" w14:textId="77777777" w:rsidR="00544335" w:rsidRDefault="00544335">
    <w:pPr>
      <w:pStyle w:val="Kopfzeile"/>
    </w:pPr>
    <w:r>
      <w:tab/>
    </w:r>
    <w:r>
      <w:tab/>
    </w:r>
    <w:r>
      <w:fldChar w:fldCharType="begin"/>
    </w:r>
    <w:r>
      <w:instrText>PAGE</w:instrText>
    </w:r>
    <w:r>
      <w:fldChar w:fldCharType="separate"/>
    </w:r>
    <w:r>
      <w:t>34</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77FBF8" w14:textId="77777777" w:rsidR="00544335" w:rsidRDefault="00544335">
    <w:pPr>
      <w:pStyle w:val="Kopfzeile"/>
      <w:rPr>
        <w:lang w:val="de-CH"/>
      </w:rPr>
    </w:pPr>
    <w:r>
      <w:tab/>
    </w:r>
    <w:r>
      <w:tab/>
    </w:r>
    <w:r>
      <w:fldChar w:fldCharType="begin"/>
    </w:r>
    <w:r>
      <w:instrText>PAGE</w:instrText>
    </w:r>
    <w:r>
      <w:fldChar w:fldCharType="separate"/>
    </w:r>
    <w:r>
      <w:t>20</w:t>
    </w:r>
    <w:r>
      <w:fldChar w:fldCharType="end"/>
    </w:r>
  </w:p>
  <w:p w14:paraId="77A52294" w14:textId="77777777" w:rsidR="00544335" w:rsidRDefault="00544335">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3CD4F" w14:textId="77777777" w:rsidR="00544335" w:rsidRDefault="00544335">
    <w:pPr>
      <w:pStyle w:val="Kopfzeile"/>
    </w:pPr>
    <w:r>
      <w:tab/>
    </w:r>
    <w:r>
      <w:tab/>
    </w:r>
    <w:r>
      <w:fldChar w:fldCharType="begin"/>
    </w:r>
    <w:r>
      <w:instrText>PAGE</w:instrText>
    </w:r>
    <w:r>
      <w:fldChar w:fldCharType="separate"/>
    </w:r>
    <w:r>
      <w:t>35</w:t>
    </w:r>
    <w:r>
      <w:fldChar w:fldCharType="end"/>
    </w:r>
  </w:p>
  <w:p w14:paraId="007DCDA8" w14:textId="77777777" w:rsidR="00544335" w:rsidRDefault="00544335">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1E6D9" w14:textId="77777777" w:rsidR="00544335" w:rsidRDefault="00544335">
    <w:pPr>
      <w:pStyle w:val="Kopfzeile"/>
    </w:pPr>
    <w:r>
      <w:tab/>
    </w:r>
    <w:r>
      <w:tab/>
    </w:r>
    <w:r>
      <w:fldChar w:fldCharType="begin"/>
    </w:r>
    <w:r>
      <w:instrText>PAGE</w:instrText>
    </w:r>
    <w:r>
      <w:fldChar w:fldCharType="separate"/>
    </w:r>
    <w:r>
      <w:t>41</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5B340" w14:textId="77777777" w:rsidR="00544335" w:rsidRDefault="00544335">
    <w:pPr>
      <w:pStyle w:val="Kopfzeile"/>
    </w:pPr>
    <w:r>
      <w:tab/>
    </w:r>
    <w:r>
      <w:tab/>
    </w:r>
    <w:r>
      <w:fldChar w:fldCharType="begin"/>
    </w:r>
    <w:r>
      <w:instrText>PAGE</w:instrText>
    </w:r>
    <w:r>
      <w:fldChar w:fldCharType="separate"/>
    </w:r>
    <w:r>
      <w:t>36</w:t>
    </w:r>
    <w:r>
      <w:fldChar w:fldCharType="end"/>
    </w:r>
  </w:p>
  <w:p w14:paraId="450EA2D7" w14:textId="77777777" w:rsidR="00544335" w:rsidRDefault="0054433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85FB5"/>
    <w:multiLevelType w:val="multilevel"/>
    <w:tmpl w:val="ED384486"/>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32776A3"/>
    <w:multiLevelType w:val="multilevel"/>
    <w:tmpl w:val="549EA5AE"/>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15:restartNumberingAfterBreak="0">
    <w:nsid w:val="188E348A"/>
    <w:multiLevelType w:val="multilevel"/>
    <w:tmpl w:val="7D9682BC"/>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7EE53EA"/>
    <w:multiLevelType w:val="multilevel"/>
    <w:tmpl w:val="F54E5F52"/>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7CA34C05"/>
    <w:multiLevelType w:val="multilevel"/>
    <w:tmpl w:val="384E85C2"/>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3"/>
  </w:num>
  <w:num w:numId="2">
    <w:abstractNumId w:val="2"/>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rson w15:author="Wohland  Jan">
    <w15:presenceInfo w15:providerId="AD" w15:userId="S::jwohland@ethz.ch::d5725a98-a5a5-4f80-a318-4f5b28821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E2152ED"/>
    <w:rsid w:val="000A254C"/>
    <w:rsid w:val="00175456"/>
    <w:rsid w:val="001ABA94"/>
    <w:rsid w:val="0020629C"/>
    <w:rsid w:val="00355943"/>
    <w:rsid w:val="00356C81"/>
    <w:rsid w:val="00372BC3"/>
    <w:rsid w:val="00544335"/>
    <w:rsid w:val="0065457C"/>
    <w:rsid w:val="00685FE3"/>
    <w:rsid w:val="006C3C33"/>
    <w:rsid w:val="006E129C"/>
    <w:rsid w:val="00783A94"/>
    <w:rsid w:val="007902EF"/>
    <w:rsid w:val="009615C9"/>
    <w:rsid w:val="009D1B95"/>
    <w:rsid w:val="00AC3830"/>
    <w:rsid w:val="00B1624F"/>
    <w:rsid w:val="00C45731"/>
    <w:rsid w:val="00C9381B"/>
    <w:rsid w:val="00CA3223"/>
    <w:rsid w:val="00D12E2D"/>
    <w:rsid w:val="00DF1FC7"/>
    <w:rsid w:val="00E62FFC"/>
    <w:rsid w:val="00E85F61"/>
    <w:rsid w:val="00F23626"/>
    <w:rsid w:val="025C618A"/>
    <w:rsid w:val="0490FDBB"/>
    <w:rsid w:val="0563AACB"/>
    <w:rsid w:val="0688FEC7"/>
    <w:rsid w:val="0C3603C9"/>
    <w:rsid w:val="0E2152ED"/>
    <w:rsid w:val="0F547C2E"/>
    <w:rsid w:val="18A5F6F7"/>
    <w:rsid w:val="19EDF277"/>
    <w:rsid w:val="1BDA64F8"/>
    <w:rsid w:val="1F1205BA"/>
    <w:rsid w:val="1F1505AA"/>
    <w:rsid w:val="239603AD"/>
    <w:rsid w:val="2806CC7B"/>
    <w:rsid w:val="28140D53"/>
    <w:rsid w:val="2BF87648"/>
    <w:rsid w:val="303487F4"/>
    <w:rsid w:val="309DEDCA"/>
    <w:rsid w:val="349FEA6A"/>
    <w:rsid w:val="3560ED64"/>
    <w:rsid w:val="359CC8D8"/>
    <w:rsid w:val="37389939"/>
    <w:rsid w:val="3920C034"/>
    <w:rsid w:val="3C0C0A5C"/>
    <w:rsid w:val="3C953889"/>
    <w:rsid w:val="400D3CB3"/>
    <w:rsid w:val="42154009"/>
    <w:rsid w:val="438A3A06"/>
    <w:rsid w:val="45CC843E"/>
    <w:rsid w:val="45F8B777"/>
    <w:rsid w:val="4916B235"/>
    <w:rsid w:val="4B638811"/>
    <w:rsid w:val="4CAFE542"/>
    <w:rsid w:val="4D4414C0"/>
    <w:rsid w:val="4F4B23C7"/>
    <w:rsid w:val="504410BE"/>
    <w:rsid w:val="57F297E9"/>
    <w:rsid w:val="5A16924E"/>
    <w:rsid w:val="5B3EEC76"/>
    <w:rsid w:val="5C6D6ECE"/>
    <w:rsid w:val="618051D2"/>
    <w:rsid w:val="66278C21"/>
    <w:rsid w:val="66AB23AB"/>
    <w:rsid w:val="6818FA6B"/>
    <w:rsid w:val="691CD3DD"/>
    <w:rsid w:val="729685D0"/>
    <w:rsid w:val="789E501F"/>
    <w:rsid w:val="7C51CB16"/>
    <w:rsid w:val="7D4C5076"/>
    <w:rsid w:val="7D8A29EE"/>
    <w:rsid w:val="7DAC6DC6"/>
    <w:rsid w:val="7FF04B95"/>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67DA3"/>
  <w15:docId w15:val="{C8303D54-6974-47A5-93A3-1E8B9B808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line="312" w:lineRule="auto"/>
      <w:ind w:firstLine="720"/>
      <w:jc w:val="both"/>
    </w:pPr>
    <w:rPr>
      <w:rFonts w:ascii="Times New Roman" w:hAnsi="Times New Roman"/>
      <w:sz w:val="22"/>
    </w:rPr>
  </w:style>
  <w:style w:type="paragraph" w:styleId="berschrift1">
    <w:name w:val="heading 1"/>
    <w:basedOn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style>
  <w:style w:type="character" w:customStyle="1" w:styleId="ListLabel51">
    <w:name w:val="ListLabel 51"/>
    <w:qFormat/>
    <w:rPr>
      <w:color w:val="auto"/>
    </w:rPr>
  </w:style>
  <w:style w:type="character" w:customStyle="1" w:styleId="IndexLink">
    <w:name w:val="Index Link"/>
    <w:qFormat/>
  </w:style>
  <w:style w:type="character" w:customStyle="1" w:styleId="ListLabel52">
    <w:name w:val="ListLabel 52"/>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3">
    <w:name w:val="ListLabel 53"/>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54">
    <w:name w:val="ListLabel 54"/>
    <w:qFormat/>
    <w:rPr>
      <w:rFonts w:cs="Courier New"/>
    </w:rPr>
  </w:style>
  <w:style w:type="character" w:customStyle="1" w:styleId="ListLabel55">
    <w:name w:val="ListLabel 55"/>
    <w:qFormat/>
    <w:rPr>
      <w:rFonts w:cs="Wingdings"/>
    </w:rPr>
  </w:style>
  <w:style w:type="character" w:customStyle="1" w:styleId="ListLabel56">
    <w:name w:val="ListLabel 56"/>
    <w:qFormat/>
    <w:rPr>
      <w:rFonts w:cs="Symbol"/>
    </w:rPr>
  </w:style>
  <w:style w:type="character" w:customStyle="1" w:styleId="ListLabel57">
    <w:name w:val="ListLabel 57"/>
    <w:qFormat/>
    <w:rPr>
      <w:rFonts w:cs="Courier New"/>
    </w:rPr>
  </w:style>
  <w:style w:type="character" w:customStyle="1" w:styleId="ListLabel58">
    <w:name w:val="ListLabel 58"/>
    <w:qFormat/>
    <w:rPr>
      <w:rFonts w:cs="Wingdings"/>
    </w:rPr>
  </w:style>
  <w:style w:type="character" w:customStyle="1" w:styleId="ListLabel59">
    <w:name w:val="ListLabel 59"/>
    <w:qFormat/>
    <w:rPr>
      <w:rFonts w:cs="Symbol"/>
    </w:rPr>
  </w:style>
  <w:style w:type="character" w:customStyle="1" w:styleId="ListLabel60">
    <w:name w:val="ListLabel 60"/>
    <w:qFormat/>
    <w:rPr>
      <w:rFonts w:cs="Courier New"/>
    </w:rPr>
  </w:style>
  <w:style w:type="character" w:customStyle="1" w:styleId="ListLabel61">
    <w:name w:val="ListLabel 61"/>
    <w:qFormat/>
    <w:rPr>
      <w:rFonts w:cs="Wingdings"/>
    </w:rPr>
  </w:style>
  <w:style w:type="character" w:customStyle="1" w:styleId="ListLabel62">
    <w:name w:val="ListLabel 62"/>
    <w:qFormat/>
    <w:rPr>
      <w:rFonts w:cs="Times New Roman"/>
      <w:b/>
      <w:sz w:val="24"/>
    </w:rPr>
  </w:style>
  <w:style w:type="character" w:customStyle="1" w:styleId="ListLabel63">
    <w:name w:val="ListLabel 63"/>
    <w:qFormat/>
    <w:rPr>
      <w:rFonts w:cs="Courier New"/>
    </w:rPr>
  </w:style>
  <w:style w:type="character" w:customStyle="1" w:styleId="ListLabel64">
    <w:name w:val="ListLabel 64"/>
    <w:qFormat/>
    <w:rPr>
      <w:rFonts w:cs="Wingdings"/>
    </w:rPr>
  </w:style>
  <w:style w:type="character" w:customStyle="1" w:styleId="ListLabel65">
    <w:name w:val="ListLabel 65"/>
    <w:qFormat/>
    <w:rPr>
      <w:rFonts w:cs="Symbol"/>
    </w:rPr>
  </w:style>
  <w:style w:type="character" w:customStyle="1" w:styleId="ListLabel66">
    <w:name w:val="ListLabel 66"/>
    <w:qFormat/>
    <w:rPr>
      <w:rFonts w:cs="Courier New"/>
    </w:rPr>
  </w:style>
  <w:style w:type="character" w:customStyle="1" w:styleId="ListLabel67">
    <w:name w:val="ListLabel 67"/>
    <w:qFormat/>
    <w:rPr>
      <w:rFonts w:cs="Wingdings"/>
    </w:rPr>
  </w:style>
  <w:style w:type="character" w:customStyle="1" w:styleId="ListLabel68">
    <w:name w:val="ListLabel 68"/>
    <w:qFormat/>
    <w:rPr>
      <w:rFonts w:cs="Symbol"/>
    </w:rPr>
  </w:style>
  <w:style w:type="character" w:customStyle="1" w:styleId="ListLabel69">
    <w:name w:val="ListLabel 69"/>
    <w:qFormat/>
    <w:rPr>
      <w:rFonts w:cs="Courier New"/>
    </w:rPr>
  </w:style>
  <w:style w:type="character" w:customStyle="1" w:styleId="ListLabel70">
    <w:name w:val="ListLabel 70"/>
    <w:qFormat/>
    <w:rPr>
      <w:rFonts w:cs="Wingdings"/>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style>
  <w:style w:type="character" w:customStyle="1" w:styleId="ListLabel80">
    <w:name w:val="ListLabel 80"/>
    <w:qFormat/>
    <w:rPr>
      <w:color w:val="auto"/>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uiPriority w:val="39"/>
    <w:unhideWhenUsed/>
    <w:qFormat/>
    <w:rsid w:val="008E3835"/>
    <w:pPr>
      <w:numPr>
        <w:numId w:val="0"/>
      </w:numPr>
      <w:ind w:firstLine="720"/>
    </w:pPr>
    <w:rPr>
      <w:b w:val="0"/>
      <w:sz w:val="32"/>
    </w:rPr>
  </w:style>
  <w:style w:type="paragraph" w:styleId="Verzeichnis1">
    <w:name w:val="toc 1"/>
    <w:basedOn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erarbeitung">
    <w:name w:val="Revision"/>
    <w:hidden/>
    <w:uiPriority w:val="99"/>
    <w:semiHidden/>
    <w:rsid w:val="0065457C"/>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1746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image" Target="media/image10.png"/><Relationship Id="rId39" Type="http://schemas.openxmlformats.org/officeDocument/2006/relationships/header" Target="header7.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2.xml"/><Relationship Id="rId29" Type="http://schemas.openxmlformats.org/officeDocument/2006/relationships/image" Target="media/image13.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enewables-ninja/gsee"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header" Target="header8.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4.xml"/><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www.renewables.ninja/" TargetMode="External"/><Relationship Id="rId19"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comments" Target="comments.xml"/><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microsoft.com/office/2011/relationships/people" Target="people.xml"/><Relationship Id="rId8" Type="http://schemas.openxmlformats.org/officeDocument/2006/relationships/hyperlink" Target="https://cds.climate.copernicus.eu/cdsapp"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6.xml"/></Relationships>
</file>

<file path=word/_rels/header2.xml.rels><?xml version="1.0" encoding="UTF-8" standalone="yes"?>
<Relationships xmlns="http://schemas.openxmlformats.org/package/2006/relationships"><Relationship Id="rId3" Type="http://schemas.openxmlformats.org/officeDocument/2006/relationships/image" Target="media/image6.gif"/><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8639</Words>
  <Characters>180429</Characters>
  <Application>Microsoft Office Word</Application>
  <DocSecurity>0</DocSecurity>
  <Lines>1503</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8</cp:revision>
  <cp:lastPrinted>2020-05-31T14:33:00Z</cp:lastPrinted>
  <dcterms:created xsi:type="dcterms:W3CDTF">2021-03-23T12:33:00Z</dcterms:created>
  <dcterms:modified xsi:type="dcterms:W3CDTF">2021-03-28T08: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